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We would like to honour and acknowledge that work contributed by the RCSC took place on the traditional and ancestral land of the nêhiyaw (nay-hee-yow)/Cree, Denesuline (dene-su-lee-neh)/Dene (deh-neyh), Niitsitapi (nit-si-tahp-ee)/Blackfoot, Anishinaabe (ah-nish-in-ah-bay)/Saulteaux (so-toe), Nakota Sioux (na-koh-tah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squa-mish), Stó:lō and Səl̓ílwətaʔ/Selilwitulh (Tsleil-Waututh; slay-wa-tuth) and xʷməθkʷəy̓əm (Musqueam; mus-kwee-um) Nations – the sngaytskstx (Sinixt; sin-eyekst) and lək̓ʷəŋən (</w:t>
      </w:r>
      <w:r w:rsidRPr="006A4D64">
        <w:rPr>
          <w:color w:val="202124"/>
        </w:rPr>
        <w:t xml:space="preserve">le-kwung-en) </w:t>
      </w:r>
      <w:r w:rsidRPr="006A4D64">
        <w:t xml:space="preserve">Peoples, and the Songhees (song-geez), Esquimalt (es-kwai-malt), and WSÁNEĆ (wh-say-nuch)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Ordog,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D70BE8">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1DD197BE" w14:textId="77777777"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545A30">
              <w:rPr>
                <w:noProof/>
                <w:webHidden/>
              </w:rPr>
              <w:t>iii</w:t>
            </w:r>
            <w:r w:rsidR="00D22C64">
              <w:rPr>
                <w:noProof/>
                <w:webHidden/>
              </w:rPr>
              <w:fldChar w:fldCharType="end"/>
            </w:r>
          </w:hyperlink>
        </w:p>
        <w:p w14:paraId="0CB71118"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545A30">
              <w:rPr>
                <w:noProof/>
                <w:webHidden/>
              </w:rPr>
              <w:t>iv</w:t>
            </w:r>
            <w:r w:rsidR="00D22C64">
              <w:rPr>
                <w:noProof/>
                <w:webHidden/>
              </w:rPr>
              <w:fldChar w:fldCharType="end"/>
            </w:r>
          </w:hyperlink>
        </w:p>
        <w:p w14:paraId="66177A9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545A30">
              <w:rPr>
                <w:noProof/>
                <w:webHidden/>
              </w:rPr>
              <w:t>vi</w:t>
            </w:r>
            <w:r w:rsidR="00D22C64">
              <w:rPr>
                <w:noProof/>
                <w:webHidden/>
              </w:rPr>
              <w:fldChar w:fldCharType="end"/>
            </w:r>
          </w:hyperlink>
        </w:p>
        <w:p w14:paraId="2DC7E26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545A30">
              <w:rPr>
                <w:noProof/>
                <w:webHidden/>
              </w:rPr>
              <w:t>vii</w:t>
            </w:r>
            <w:r w:rsidR="00D22C64">
              <w:rPr>
                <w:noProof/>
                <w:webHidden/>
              </w:rPr>
              <w:fldChar w:fldCharType="end"/>
            </w:r>
          </w:hyperlink>
        </w:p>
        <w:p w14:paraId="68447B0D"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545A30">
              <w:rPr>
                <w:noProof/>
                <w:webHidden/>
              </w:rPr>
              <w:t>2</w:t>
            </w:r>
            <w:r w:rsidR="00D22C64">
              <w:rPr>
                <w:noProof/>
                <w:webHidden/>
              </w:rPr>
              <w:fldChar w:fldCharType="end"/>
            </w:r>
          </w:hyperlink>
        </w:p>
        <w:p w14:paraId="26319D6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545A30">
              <w:rPr>
                <w:noProof/>
                <w:webHidden/>
              </w:rPr>
              <w:t>3</w:t>
            </w:r>
            <w:r w:rsidR="00D22C64">
              <w:rPr>
                <w:noProof/>
                <w:webHidden/>
              </w:rPr>
              <w:fldChar w:fldCharType="end"/>
            </w:r>
          </w:hyperlink>
        </w:p>
        <w:p w14:paraId="58715A8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0FAAD78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281AC11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256D620C"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70573B07"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545A30">
              <w:rPr>
                <w:noProof/>
                <w:webHidden/>
              </w:rPr>
              <w:t>9</w:t>
            </w:r>
            <w:r w:rsidR="00D22C64">
              <w:rPr>
                <w:noProof/>
                <w:webHidden/>
              </w:rPr>
              <w:fldChar w:fldCharType="end"/>
            </w:r>
          </w:hyperlink>
        </w:p>
        <w:p w14:paraId="5D805F1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20CE118A"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1C83967A"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 xml:space="preserve">Random (or </w:t>
            </w:r>
            <w:r w:rsidR="00207723">
              <w:rPr>
                <w:rStyle w:val="Hyperlink"/>
              </w:rPr>
              <w:t>"</w:t>
            </w:r>
            <w:r w:rsidR="00D22C64" w:rsidRPr="00C923A1">
              <w:rPr>
                <w:rStyle w:val="Hyperlink"/>
              </w:rPr>
              <w:t>simple random</w:t>
            </w:r>
            <w:r w:rsidR="00207723">
              <w:rPr>
                <w:rStyle w:val="Hyperlink"/>
              </w:rPr>
              <w:t>"</w:t>
            </w:r>
            <w:r w:rsidR="00D22C64" w:rsidRPr="00C923A1">
              <w:rPr>
                <w:rStyle w:val="Hyperlink"/>
              </w:rPr>
              <w:t>)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545A30">
              <w:rPr>
                <w:webHidden/>
              </w:rPr>
              <w:t>11</w:t>
            </w:r>
            <w:r w:rsidR="00D22C64">
              <w:rPr>
                <w:webHidden/>
              </w:rPr>
              <w:fldChar w:fldCharType="end"/>
            </w:r>
          </w:hyperlink>
        </w:p>
        <w:p w14:paraId="7F309AC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545A30">
              <w:rPr>
                <w:webHidden/>
              </w:rPr>
              <w:t>12</w:t>
            </w:r>
            <w:r w:rsidR="00D22C64">
              <w:rPr>
                <w:webHidden/>
              </w:rPr>
              <w:fldChar w:fldCharType="end"/>
            </w:r>
          </w:hyperlink>
        </w:p>
        <w:p w14:paraId="06AE1FE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545A30">
              <w:rPr>
                <w:webHidden/>
              </w:rPr>
              <w:t>12</w:t>
            </w:r>
            <w:r w:rsidR="00D22C64">
              <w:rPr>
                <w:webHidden/>
              </w:rPr>
              <w:fldChar w:fldCharType="end"/>
            </w:r>
          </w:hyperlink>
        </w:p>
        <w:p w14:paraId="6109CA1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545A30">
              <w:rPr>
                <w:webHidden/>
              </w:rPr>
              <w:t>13</w:t>
            </w:r>
            <w:r w:rsidR="00D22C64">
              <w:rPr>
                <w:webHidden/>
              </w:rPr>
              <w:fldChar w:fldCharType="end"/>
            </w:r>
          </w:hyperlink>
        </w:p>
        <w:p w14:paraId="4F9A958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545A30">
              <w:rPr>
                <w:webHidden/>
              </w:rPr>
              <w:t>13</w:t>
            </w:r>
            <w:r w:rsidR="00D22C64">
              <w:rPr>
                <w:webHidden/>
              </w:rPr>
              <w:fldChar w:fldCharType="end"/>
            </w:r>
          </w:hyperlink>
        </w:p>
        <w:p w14:paraId="7867D0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545A30">
              <w:rPr>
                <w:webHidden/>
              </w:rPr>
              <w:t>13</w:t>
            </w:r>
            <w:r w:rsidR="00D22C64">
              <w:rPr>
                <w:webHidden/>
              </w:rPr>
              <w:fldChar w:fldCharType="end"/>
            </w:r>
          </w:hyperlink>
        </w:p>
        <w:p w14:paraId="41B2261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545A30">
              <w:rPr>
                <w:webHidden/>
              </w:rPr>
              <w:t>14</w:t>
            </w:r>
            <w:r w:rsidR="00D22C64">
              <w:rPr>
                <w:webHidden/>
              </w:rPr>
              <w:fldChar w:fldCharType="end"/>
            </w:r>
          </w:hyperlink>
        </w:p>
        <w:p w14:paraId="6A6C9FD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545A30">
              <w:rPr>
                <w:noProof/>
                <w:webHidden/>
              </w:rPr>
              <w:t>14</w:t>
            </w:r>
            <w:r w:rsidR="00D22C64">
              <w:rPr>
                <w:noProof/>
                <w:webHidden/>
              </w:rPr>
              <w:fldChar w:fldCharType="end"/>
            </w:r>
          </w:hyperlink>
        </w:p>
        <w:p w14:paraId="643DDB1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545A30">
              <w:rPr>
                <w:webHidden/>
              </w:rPr>
              <w:t>15</w:t>
            </w:r>
            <w:r w:rsidR="00D22C64">
              <w:rPr>
                <w:webHidden/>
              </w:rPr>
              <w:fldChar w:fldCharType="end"/>
            </w:r>
          </w:hyperlink>
        </w:p>
        <w:p w14:paraId="340BF51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545A30">
              <w:rPr>
                <w:webHidden/>
              </w:rPr>
              <w:t>16</w:t>
            </w:r>
            <w:r w:rsidR="00D22C64">
              <w:rPr>
                <w:webHidden/>
              </w:rPr>
              <w:fldChar w:fldCharType="end"/>
            </w:r>
          </w:hyperlink>
        </w:p>
        <w:p w14:paraId="49C5B85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545A30">
              <w:rPr>
                <w:webHidden/>
              </w:rPr>
              <w:t>16</w:t>
            </w:r>
            <w:r w:rsidR="00D22C64">
              <w:rPr>
                <w:webHidden/>
              </w:rPr>
              <w:fldChar w:fldCharType="end"/>
            </w:r>
          </w:hyperlink>
        </w:p>
        <w:p w14:paraId="413CA9C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545A30">
              <w:rPr>
                <w:noProof/>
                <w:webHidden/>
              </w:rPr>
              <w:t>16</w:t>
            </w:r>
            <w:r w:rsidR="00D22C64">
              <w:rPr>
                <w:noProof/>
                <w:webHidden/>
              </w:rPr>
              <w:fldChar w:fldCharType="end"/>
            </w:r>
          </w:hyperlink>
        </w:p>
        <w:p w14:paraId="4F4B2E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545A30">
              <w:rPr>
                <w:webHidden/>
              </w:rPr>
              <w:t>16</w:t>
            </w:r>
            <w:r w:rsidR="00D22C64">
              <w:rPr>
                <w:webHidden/>
              </w:rPr>
              <w:fldChar w:fldCharType="end"/>
            </w:r>
          </w:hyperlink>
        </w:p>
        <w:p w14:paraId="123F4A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545A30">
              <w:rPr>
                <w:webHidden/>
              </w:rPr>
              <w:t>17</w:t>
            </w:r>
            <w:r w:rsidR="00D22C64">
              <w:rPr>
                <w:webHidden/>
              </w:rPr>
              <w:fldChar w:fldCharType="end"/>
            </w:r>
          </w:hyperlink>
        </w:p>
        <w:p w14:paraId="2120D0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545A30">
              <w:rPr>
                <w:webHidden/>
              </w:rPr>
              <w:t>17</w:t>
            </w:r>
            <w:r w:rsidR="00D22C64">
              <w:rPr>
                <w:webHidden/>
              </w:rPr>
              <w:fldChar w:fldCharType="end"/>
            </w:r>
          </w:hyperlink>
        </w:p>
        <w:p w14:paraId="02E4D53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545A30">
              <w:rPr>
                <w:webHidden/>
              </w:rPr>
              <w:t>18</w:t>
            </w:r>
            <w:r w:rsidR="00D22C64">
              <w:rPr>
                <w:webHidden/>
              </w:rPr>
              <w:fldChar w:fldCharType="end"/>
            </w:r>
          </w:hyperlink>
        </w:p>
        <w:p w14:paraId="1FD3BF3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545A30">
              <w:rPr>
                <w:webHidden/>
              </w:rPr>
              <w:t>18</w:t>
            </w:r>
            <w:r w:rsidR="00D22C64">
              <w:rPr>
                <w:webHidden/>
              </w:rPr>
              <w:fldChar w:fldCharType="end"/>
            </w:r>
          </w:hyperlink>
        </w:p>
        <w:p w14:paraId="195BC24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545A30">
              <w:rPr>
                <w:webHidden/>
              </w:rPr>
              <w:t>18</w:t>
            </w:r>
            <w:r w:rsidR="00D22C64">
              <w:rPr>
                <w:webHidden/>
              </w:rPr>
              <w:fldChar w:fldCharType="end"/>
            </w:r>
          </w:hyperlink>
        </w:p>
        <w:p w14:paraId="7039F79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7ADC19B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68D48FB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545A30">
              <w:rPr>
                <w:webHidden/>
              </w:rPr>
              <w:t>21</w:t>
            </w:r>
            <w:r w:rsidR="00D22C64">
              <w:rPr>
                <w:webHidden/>
              </w:rPr>
              <w:fldChar w:fldCharType="end"/>
            </w:r>
          </w:hyperlink>
        </w:p>
        <w:p w14:paraId="3D9A963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545A30">
              <w:rPr>
                <w:webHidden/>
              </w:rPr>
              <w:t>21</w:t>
            </w:r>
            <w:r w:rsidR="00D22C64">
              <w:rPr>
                <w:webHidden/>
              </w:rPr>
              <w:fldChar w:fldCharType="end"/>
            </w:r>
          </w:hyperlink>
        </w:p>
        <w:p w14:paraId="6E823018"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545A30">
              <w:rPr>
                <w:noProof/>
                <w:webHidden/>
              </w:rPr>
              <w:t>22</w:t>
            </w:r>
            <w:r w:rsidR="00D22C64">
              <w:rPr>
                <w:noProof/>
                <w:webHidden/>
              </w:rPr>
              <w:fldChar w:fldCharType="end"/>
            </w:r>
          </w:hyperlink>
        </w:p>
        <w:p w14:paraId="137C00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545A30">
              <w:rPr>
                <w:webHidden/>
              </w:rPr>
              <w:t>22</w:t>
            </w:r>
            <w:r w:rsidR="00D22C64">
              <w:rPr>
                <w:webHidden/>
              </w:rPr>
              <w:fldChar w:fldCharType="end"/>
            </w:r>
          </w:hyperlink>
        </w:p>
        <w:p w14:paraId="1732E5B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545A30">
              <w:rPr>
                <w:webHidden/>
              </w:rPr>
              <w:t>23</w:t>
            </w:r>
            <w:r w:rsidR="00D22C64">
              <w:rPr>
                <w:webHidden/>
              </w:rPr>
              <w:fldChar w:fldCharType="end"/>
            </w:r>
          </w:hyperlink>
        </w:p>
        <w:p w14:paraId="16A32A1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545A30">
              <w:rPr>
                <w:webHidden/>
              </w:rPr>
              <w:t>23</w:t>
            </w:r>
            <w:r w:rsidR="00D22C64">
              <w:rPr>
                <w:webHidden/>
              </w:rPr>
              <w:fldChar w:fldCharType="end"/>
            </w:r>
          </w:hyperlink>
        </w:p>
        <w:p w14:paraId="0C91BBC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545A30">
              <w:rPr>
                <w:noProof/>
                <w:webHidden/>
              </w:rPr>
              <w:t>24</w:t>
            </w:r>
            <w:r w:rsidR="00D22C64">
              <w:rPr>
                <w:noProof/>
                <w:webHidden/>
              </w:rPr>
              <w:fldChar w:fldCharType="end"/>
            </w:r>
          </w:hyperlink>
        </w:p>
        <w:p w14:paraId="4DDE50FB"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545A30">
              <w:rPr>
                <w:noProof/>
                <w:webHidden/>
              </w:rPr>
              <w:t>25</w:t>
            </w:r>
            <w:r w:rsidR="00D22C64">
              <w:rPr>
                <w:noProof/>
                <w:webHidden/>
              </w:rPr>
              <w:fldChar w:fldCharType="end"/>
            </w:r>
          </w:hyperlink>
        </w:p>
        <w:p w14:paraId="64D59F2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545A30">
              <w:rPr>
                <w:webHidden/>
              </w:rPr>
              <w:t>26</w:t>
            </w:r>
            <w:r w:rsidR="00D22C64">
              <w:rPr>
                <w:webHidden/>
              </w:rPr>
              <w:fldChar w:fldCharType="end"/>
            </w:r>
          </w:hyperlink>
        </w:p>
        <w:p w14:paraId="7247593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545A30">
              <w:rPr>
                <w:webHidden/>
              </w:rPr>
              <w:t>27</w:t>
            </w:r>
            <w:r w:rsidR="00D22C64">
              <w:rPr>
                <w:webHidden/>
              </w:rPr>
              <w:fldChar w:fldCharType="end"/>
            </w:r>
          </w:hyperlink>
        </w:p>
        <w:p w14:paraId="36362F6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545A30">
              <w:rPr>
                <w:webHidden/>
              </w:rPr>
              <w:t>27</w:t>
            </w:r>
            <w:r w:rsidR="00D22C64">
              <w:rPr>
                <w:webHidden/>
              </w:rPr>
              <w:fldChar w:fldCharType="end"/>
            </w:r>
          </w:hyperlink>
        </w:p>
        <w:p w14:paraId="57C4701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545A30">
              <w:rPr>
                <w:webHidden/>
              </w:rPr>
              <w:t>28</w:t>
            </w:r>
            <w:r w:rsidR="00D22C64">
              <w:rPr>
                <w:webHidden/>
              </w:rPr>
              <w:fldChar w:fldCharType="end"/>
            </w:r>
          </w:hyperlink>
        </w:p>
        <w:p w14:paraId="260CB94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545A30">
              <w:rPr>
                <w:webHidden/>
              </w:rPr>
              <w:t>28</w:t>
            </w:r>
            <w:r w:rsidR="00D22C64">
              <w:rPr>
                <w:webHidden/>
              </w:rPr>
              <w:fldChar w:fldCharType="end"/>
            </w:r>
          </w:hyperlink>
        </w:p>
        <w:p w14:paraId="512CEF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545A30">
              <w:rPr>
                <w:webHidden/>
              </w:rPr>
              <w:t>29</w:t>
            </w:r>
            <w:r w:rsidR="00D22C64">
              <w:rPr>
                <w:webHidden/>
              </w:rPr>
              <w:fldChar w:fldCharType="end"/>
            </w:r>
          </w:hyperlink>
        </w:p>
        <w:p w14:paraId="43E619C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545A30">
              <w:rPr>
                <w:webHidden/>
              </w:rPr>
              <w:t>30</w:t>
            </w:r>
            <w:r w:rsidR="00D22C64">
              <w:rPr>
                <w:webHidden/>
              </w:rPr>
              <w:fldChar w:fldCharType="end"/>
            </w:r>
          </w:hyperlink>
        </w:p>
        <w:p w14:paraId="6D77738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545A30">
              <w:rPr>
                <w:webHidden/>
              </w:rPr>
              <w:t>30</w:t>
            </w:r>
            <w:r w:rsidR="00D22C64">
              <w:rPr>
                <w:webHidden/>
              </w:rPr>
              <w:fldChar w:fldCharType="end"/>
            </w:r>
          </w:hyperlink>
        </w:p>
        <w:p w14:paraId="1A970D0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545A30">
              <w:rPr>
                <w:webHidden/>
              </w:rPr>
              <w:t>30</w:t>
            </w:r>
            <w:r w:rsidR="00D22C64">
              <w:rPr>
                <w:webHidden/>
              </w:rPr>
              <w:fldChar w:fldCharType="end"/>
            </w:r>
          </w:hyperlink>
        </w:p>
        <w:p w14:paraId="2FDAC3F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545A30">
              <w:rPr>
                <w:noProof/>
                <w:webHidden/>
              </w:rPr>
              <w:t>31</w:t>
            </w:r>
            <w:r w:rsidR="00D22C64">
              <w:rPr>
                <w:noProof/>
                <w:webHidden/>
              </w:rPr>
              <w:fldChar w:fldCharType="end"/>
            </w:r>
          </w:hyperlink>
        </w:p>
        <w:p w14:paraId="769DBEF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545A30">
              <w:rPr>
                <w:webHidden/>
              </w:rPr>
              <w:t>31</w:t>
            </w:r>
            <w:r w:rsidR="00D22C64">
              <w:rPr>
                <w:webHidden/>
              </w:rPr>
              <w:fldChar w:fldCharType="end"/>
            </w:r>
          </w:hyperlink>
        </w:p>
        <w:p w14:paraId="1CB2EAF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545A30">
              <w:rPr>
                <w:webHidden/>
              </w:rPr>
              <w:t>32</w:t>
            </w:r>
            <w:r w:rsidR="00D22C64">
              <w:rPr>
                <w:webHidden/>
              </w:rPr>
              <w:fldChar w:fldCharType="end"/>
            </w:r>
          </w:hyperlink>
        </w:p>
        <w:p w14:paraId="16EC96E4"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545A30">
              <w:rPr>
                <w:webHidden/>
              </w:rPr>
              <w:t>32</w:t>
            </w:r>
            <w:r w:rsidR="00D22C64">
              <w:rPr>
                <w:webHidden/>
              </w:rPr>
              <w:fldChar w:fldCharType="end"/>
            </w:r>
          </w:hyperlink>
        </w:p>
        <w:p w14:paraId="0D657329"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07FFA691"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75A5C4C4"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737A86F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3E98A3F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545A30">
              <w:rPr>
                <w:webHidden/>
              </w:rPr>
              <w:t>33</w:t>
            </w:r>
            <w:r w:rsidR="00D22C64">
              <w:rPr>
                <w:webHidden/>
              </w:rPr>
              <w:fldChar w:fldCharType="end"/>
            </w:r>
          </w:hyperlink>
        </w:p>
        <w:p w14:paraId="00D847A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545A30">
              <w:rPr>
                <w:webHidden/>
              </w:rPr>
              <w:t>34</w:t>
            </w:r>
            <w:r w:rsidR="00D22C64">
              <w:rPr>
                <w:webHidden/>
              </w:rPr>
              <w:fldChar w:fldCharType="end"/>
            </w:r>
          </w:hyperlink>
        </w:p>
        <w:p w14:paraId="0440A4BD"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545A30">
              <w:rPr>
                <w:webHidden/>
              </w:rPr>
              <w:t>34</w:t>
            </w:r>
            <w:r w:rsidR="00D22C64">
              <w:rPr>
                <w:webHidden/>
              </w:rPr>
              <w:fldChar w:fldCharType="end"/>
            </w:r>
          </w:hyperlink>
        </w:p>
        <w:p w14:paraId="3EFC917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545A30">
              <w:rPr>
                <w:webHidden/>
              </w:rPr>
              <w:t>35</w:t>
            </w:r>
            <w:r w:rsidR="00D22C64">
              <w:rPr>
                <w:webHidden/>
              </w:rPr>
              <w:fldChar w:fldCharType="end"/>
            </w:r>
          </w:hyperlink>
        </w:p>
        <w:p w14:paraId="7A649CE2"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545A30">
              <w:rPr>
                <w:noProof/>
                <w:webHidden/>
              </w:rPr>
              <w:t>35</w:t>
            </w:r>
            <w:r w:rsidR="00D22C64">
              <w:rPr>
                <w:noProof/>
                <w:webHidden/>
              </w:rPr>
              <w:fldChar w:fldCharType="end"/>
            </w:r>
          </w:hyperlink>
        </w:p>
        <w:p w14:paraId="00E37C39"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545A30">
              <w:rPr>
                <w:noProof/>
                <w:webHidden/>
              </w:rPr>
              <w:t>37</w:t>
            </w:r>
            <w:r w:rsidR="00D22C64">
              <w:rPr>
                <w:noProof/>
                <w:webHidden/>
              </w:rPr>
              <w:fldChar w:fldCharType="end"/>
            </w:r>
          </w:hyperlink>
        </w:p>
        <w:p w14:paraId="32213C6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545A30">
              <w:rPr>
                <w:noProof/>
                <w:webHidden/>
              </w:rPr>
              <w:t>38</w:t>
            </w:r>
            <w:r w:rsidR="00D22C64">
              <w:rPr>
                <w:noProof/>
                <w:webHidden/>
              </w:rPr>
              <w:fldChar w:fldCharType="end"/>
            </w:r>
          </w:hyperlink>
        </w:p>
        <w:p w14:paraId="4016D68B"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545A30">
              <w:rPr>
                <w:noProof/>
                <w:webHidden/>
              </w:rPr>
              <w:t>53</w:t>
            </w:r>
            <w:r w:rsidR="00D22C64">
              <w:rPr>
                <w:noProof/>
                <w:webHidden/>
              </w:rPr>
              <w:fldChar w:fldCharType="end"/>
            </w:r>
          </w:hyperlink>
        </w:p>
        <w:p w14:paraId="47316E6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545A30">
              <w:rPr>
                <w:noProof/>
                <w:webHidden/>
              </w:rPr>
              <w:t>69</w:t>
            </w:r>
            <w:r w:rsidR="00D22C64">
              <w:rPr>
                <w:noProof/>
                <w:webHidden/>
              </w:rPr>
              <w:fldChar w:fldCharType="end"/>
            </w:r>
          </w:hyperlink>
        </w:p>
        <w:p w14:paraId="61C23086" w14:textId="2292B99E"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545A30">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lastRenderedPageBreak/>
        <w:t>L</w:t>
      </w:r>
      <w:r w:rsidR="00057CD7">
        <w:t>ist</w:t>
      </w:r>
      <w:r w:rsidRPr="00C941C0">
        <w:t xml:space="preserve"> </w:t>
      </w:r>
      <w:r w:rsidR="00057CD7">
        <w:t>of</w:t>
      </w:r>
      <w:r w:rsidRPr="00C941C0">
        <w:t xml:space="preserve"> T</w:t>
      </w:r>
      <w:bookmarkEnd w:id="8"/>
      <w:r w:rsidR="00057CD7">
        <w:t>ables</w:t>
      </w:r>
      <w:bookmarkEnd w:id="9"/>
    </w:p>
    <w:p w14:paraId="2C48733D" w14:textId="4A6BFB92"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545A30">
          <w:rPr>
            <w:noProof/>
            <w:webHidden/>
          </w:rPr>
          <w:t>37</w:t>
        </w:r>
        <w:r w:rsidR="00D453E8">
          <w:rPr>
            <w:noProof/>
            <w:webHidden/>
          </w:rPr>
          <w:fldChar w:fldCharType="end"/>
        </w:r>
      </w:hyperlink>
    </w:p>
    <w:p w14:paraId="0A1D60AA" w14:textId="099658E4"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commentRangeStart w:id="10"/>
      <w:r w:rsidR="00B3368F" w:rsidRPr="00BC1434">
        <w:rPr>
          <w:b/>
          <w:bCs/>
          <w:noProof/>
        </w:rPr>
        <w:t>Appendix</w:t>
      </w:r>
      <w:commentRangeEnd w:id="10"/>
      <w:r w:rsidR="00B3368F">
        <w:rPr>
          <w:rStyle w:val="CommentReference"/>
          <w:noProof/>
        </w:rPr>
        <w:commentReference w:id="10"/>
      </w:r>
      <w:r w:rsidR="00B3368F" w:rsidRPr="00BC1434">
        <w:rPr>
          <w:b/>
          <w:bCs/>
          <w:noProof/>
        </w:rPr>
        <w:t xml:space="preserve">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545A30">
          <w:rPr>
            <w:noProof/>
            <w:webHidden/>
          </w:rPr>
          <w:t>69</w:t>
        </w:r>
        <w:r w:rsidR="00B3368F">
          <w:rPr>
            <w:noProof/>
            <w:webHidden/>
          </w:rPr>
          <w:fldChar w:fldCharType="end"/>
        </w:r>
      </w:hyperlink>
    </w:p>
    <w:p w14:paraId="24120DE9" w14:textId="1C4D349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1"/>
      <w:r w:rsidRPr="00BC1434">
        <w:rPr>
          <w:b/>
          <w:bCs/>
          <w:noProof/>
        </w:rPr>
        <w:t>Appendix</w:t>
      </w:r>
      <w:commentRangeEnd w:id="11"/>
      <w:r>
        <w:rPr>
          <w:rStyle w:val="CommentReference"/>
          <w:noProof/>
        </w:rPr>
        <w:commentReference w:id="11"/>
      </w:r>
      <w:r w:rsidRPr="00BC1434">
        <w:rPr>
          <w:b/>
          <w:bCs/>
          <w:noProof/>
        </w:rPr>
        <w:t xml:space="preserve">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545A30">
          <w:rPr>
            <w:noProof/>
            <w:webHidden/>
          </w:rPr>
          <w:t>81</w:t>
        </w:r>
        <w:r>
          <w:rPr>
            <w:noProof/>
            <w:webHidden/>
          </w:rPr>
          <w:fldChar w:fldCharType="end"/>
        </w:r>
      </w:hyperlink>
    </w:p>
    <w:p w14:paraId="63AC674E" w14:textId="22CE8AE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2"/>
      <w:r w:rsidRPr="00BC1434">
        <w:rPr>
          <w:b/>
          <w:bCs/>
          <w:noProof/>
        </w:rPr>
        <w:t>Appendix</w:t>
      </w:r>
      <w:commentRangeEnd w:id="12"/>
      <w:r>
        <w:rPr>
          <w:rStyle w:val="CommentReference"/>
          <w:noProof/>
        </w:rPr>
        <w:commentReference w:id="12"/>
      </w:r>
      <w:r w:rsidRPr="00BC1434">
        <w:rPr>
          <w:b/>
          <w:bCs/>
          <w:noProof/>
        </w:rPr>
        <w:t xml:space="preserve">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545A30">
          <w:rPr>
            <w:noProof/>
            <w:webHidden/>
          </w:rPr>
          <w:t>87</w:t>
        </w:r>
        <w:r>
          <w:rPr>
            <w:noProof/>
            <w:webHidden/>
          </w:rPr>
          <w:fldChar w:fldCharType="end"/>
        </w:r>
      </w:hyperlink>
    </w:p>
    <w:p w14:paraId="6803F5FF" w14:textId="31B01518"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3"/>
      <w:r w:rsidRPr="00BC1434">
        <w:rPr>
          <w:b/>
          <w:bCs/>
          <w:noProof/>
        </w:rPr>
        <w:t>Appendix</w:t>
      </w:r>
      <w:commentRangeEnd w:id="13"/>
      <w:r>
        <w:rPr>
          <w:rStyle w:val="CommentReference"/>
          <w:noProof/>
        </w:rPr>
        <w:commentReference w:id="13"/>
      </w:r>
      <w:r w:rsidRPr="00BC1434">
        <w:rPr>
          <w:b/>
          <w:bCs/>
          <w:noProof/>
        </w:rPr>
        <w:t xml:space="preserve">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545A30">
          <w:rPr>
            <w:noProof/>
            <w:webHidden/>
          </w:rPr>
          <w:t>89</w:t>
        </w:r>
        <w:r>
          <w:rPr>
            <w:noProof/>
            <w:webHidden/>
          </w:rPr>
          <w:fldChar w:fldCharType="end"/>
        </w:r>
      </w:hyperlink>
    </w:p>
    <w:p w14:paraId="7B012F98" w14:textId="0B736D09"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4"/>
      <w:r w:rsidRPr="00BC1434">
        <w:rPr>
          <w:b/>
          <w:bCs/>
          <w:noProof/>
        </w:rPr>
        <w:t>Appendix</w:t>
      </w:r>
      <w:commentRangeEnd w:id="14"/>
      <w:r>
        <w:rPr>
          <w:rStyle w:val="CommentReference"/>
          <w:noProof/>
        </w:rPr>
        <w:commentReference w:id="14"/>
      </w:r>
      <w:r w:rsidRPr="00BC1434">
        <w:rPr>
          <w:b/>
          <w:bCs/>
          <w:noProof/>
        </w:rPr>
        <w:t xml:space="preserve">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545A30">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commentRangeStart w:id="15"/>
      <w:r w:rsidR="00BC1434" w:rsidRPr="00BC1434">
        <w:rPr>
          <w:b/>
          <w:bCs/>
        </w:rPr>
        <w:t>Appendix</w:t>
      </w:r>
      <w:commentRangeEnd w:id="15"/>
      <w:r w:rsidR="00000430">
        <w:rPr>
          <w:rStyle w:val="CommentReference"/>
        </w:rPr>
        <w:commentReference w:id="15"/>
      </w:r>
      <w:r w:rsidR="00BC1434" w:rsidRPr="00BC1434">
        <w:rPr>
          <w:b/>
          <w:bCs/>
        </w:rPr>
        <w:t xml:space="preserve"> A - </w:t>
      </w:r>
      <w:r w:rsidR="00BC1434" w:rsidRPr="00BC1434">
        <w:t>Camera Deployment Field Datasheet</w:t>
      </w:r>
      <w:r w:rsidR="00E466A0">
        <w:t>……………</w:t>
      </w:r>
      <w:r w:rsidR="00EF7E75">
        <w:t>………</w:t>
      </w:r>
      <w:r w:rsidR="00152CEE">
        <w:t>...</w:t>
      </w:r>
      <w:r w:rsidR="00EF7E75">
        <w:t>…….</w:t>
      </w:r>
      <w:r w:rsidR="00E466A0">
        <w:t>………………</w:t>
      </w:r>
      <w:r w:rsidR="00152CEE">
        <w:t>.....</w:t>
      </w:r>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6"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7" w:name="_Toc162347822"/>
      <w:r w:rsidRPr="00C941C0">
        <w:lastRenderedPageBreak/>
        <w:t>L</w:t>
      </w:r>
      <w:r w:rsidR="00057CD7">
        <w:t>ist of Figures</w:t>
      </w:r>
      <w:bookmarkEnd w:id="16"/>
      <w:bookmarkEnd w:id="17"/>
    </w:p>
    <w:p w14:paraId="1359EA54" w14:textId="77777777"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545A30">
          <w:rPr>
            <w:noProof/>
            <w:webHidden/>
          </w:rPr>
          <w:t>7</w:t>
        </w:r>
        <w:r w:rsidR="001D1191">
          <w:rPr>
            <w:noProof/>
            <w:webHidden/>
          </w:rPr>
          <w:fldChar w:fldCharType="end"/>
        </w:r>
      </w:hyperlink>
    </w:p>
    <w:p w14:paraId="7B7F5BCC"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545A30">
          <w:rPr>
            <w:noProof/>
            <w:webHidden/>
          </w:rPr>
          <w:t>9</w:t>
        </w:r>
        <w:r w:rsidR="001D1191">
          <w:rPr>
            <w:noProof/>
            <w:webHidden/>
          </w:rPr>
          <w:fldChar w:fldCharType="end"/>
        </w:r>
      </w:hyperlink>
    </w:p>
    <w:p w14:paraId="5FF1A5A8"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545A30">
          <w:rPr>
            <w:noProof/>
            <w:webHidden/>
          </w:rPr>
          <w:t>11</w:t>
        </w:r>
        <w:r w:rsidR="001D1191">
          <w:rPr>
            <w:noProof/>
            <w:webHidden/>
          </w:rPr>
          <w:fldChar w:fldCharType="end"/>
        </w:r>
      </w:hyperlink>
    </w:p>
    <w:p w14:paraId="546D044F"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545A30">
          <w:rPr>
            <w:noProof/>
            <w:webHidden/>
          </w:rPr>
          <w:t>19</w:t>
        </w:r>
        <w:r w:rsidR="001D1191">
          <w:rPr>
            <w:noProof/>
            <w:webHidden/>
          </w:rPr>
          <w:fldChar w:fldCharType="end"/>
        </w:r>
      </w:hyperlink>
    </w:p>
    <w:p w14:paraId="754B2236"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w:t>
        </w:r>
        <w:r w:rsidR="00207723">
          <w:rPr>
            <w:rStyle w:val="Hyperlink"/>
            <w:noProof/>
          </w:rPr>
          <w:t>"</w:t>
        </w:r>
        <w:r w:rsidR="001D1191" w:rsidRPr="00FD5BD1">
          <w:rPr>
            <w:rStyle w:val="Hyperlink"/>
            <w:noProof/>
          </w:rPr>
          <w:t>trigger area</w:t>
        </w:r>
        <w:r w:rsidR="00207723">
          <w:rPr>
            <w:rStyle w:val="Hyperlink"/>
            <w:noProof/>
          </w:rPr>
          <w:t>"</w:t>
        </w:r>
        <w:r w:rsidR="001D1191" w:rsidRPr="00FD5BD1">
          <w:rPr>
            <w:rStyle w:val="Hyperlink"/>
            <w:noProof/>
          </w:rPr>
          <w:t xml:space="preserve">), Field of View (FOV; </w:t>
        </w:r>
        <w:r w:rsidR="00207723">
          <w:rPr>
            <w:rStyle w:val="Hyperlink"/>
            <w:noProof/>
          </w:rPr>
          <w:t>"</w:t>
        </w:r>
        <w:r w:rsidR="001D1191" w:rsidRPr="00FD5BD1">
          <w:rPr>
            <w:rStyle w:val="Hyperlink"/>
            <w:noProof/>
          </w:rPr>
          <w:t xml:space="preserve">viewable area’), and </w:t>
        </w:r>
        <w:r w:rsidR="00207723">
          <w:rPr>
            <w:rStyle w:val="Hyperlink"/>
            <w:noProof/>
          </w:rPr>
          <w:t>"</w:t>
        </w:r>
        <w:r w:rsidR="001D1191" w:rsidRPr="00FD5BD1">
          <w:rPr>
            <w:rStyle w:val="Hyperlink"/>
            <w:noProof/>
          </w:rPr>
          <w:t>registration area</w:t>
        </w:r>
        <w:r w:rsidR="00207723">
          <w:rPr>
            <w:rStyle w:val="Hyperlink"/>
            <w:noProof/>
          </w:rPr>
          <w:t>"</w:t>
        </w:r>
        <w:r w:rsidR="001D1191" w:rsidRPr="00FD5BD1">
          <w:rPr>
            <w:rStyle w:val="Hyperlink"/>
            <w:noProof/>
          </w:rPr>
          <w:t xml:space="preserve">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545A30">
          <w:rPr>
            <w:noProof/>
            <w:webHidden/>
          </w:rPr>
          <w:t>21</w:t>
        </w:r>
        <w:r w:rsidR="001D1191">
          <w:rPr>
            <w:noProof/>
            <w:webHidden/>
          </w:rPr>
          <w:fldChar w:fldCharType="end"/>
        </w:r>
      </w:hyperlink>
    </w:p>
    <w:p w14:paraId="5E6C77D0"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545A30">
          <w:rPr>
            <w:noProof/>
            <w:webHidden/>
          </w:rPr>
          <w:t>27</w:t>
        </w:r>
        <w:r w:rsidR="001D1191">
          <w:rPr>
            <w:noProof/>
            <w:webHidden/>
          </w:rPr>
          <w:fldChar w:fldCharType="end"/>
        </w:r>
      </w:hyperlink>
    </w:p>
    <w:p w14:paraId="023D4CB2" w14:textId="77777777"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545A30">
          <w:rPr>
            <w:noProof/>
            <w:webHidden/>
          </w:rPr>
          <w:t>29</w:t>
        </w:r>
        <w:r w:rsidR="001D1191">
          <w:rPr>
            <w:noProof/>
            <w:webHidden/>
          </w:rPr>
          <w:fldChar w:fldCharType="end"/>
        </w:r>
      </w:hyperlink>
    </w:p>
    <w:p w14:paraId="04B3EBE2" w14:textId="77777777"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w:t>
        </w:r>
        <w:r w:rsidR="00207723">
          <w:rPr>
            <w:rStyle w:val="Hyperlink"/>
            <w:noProof/>
          </w:rPr>
          <w:t>"</w:t>
        </w:r>
        <w:r w:rsidR="002B2375" w:rsidRPr="002C0249">
          <w:rPr>
            <w:rStyle w:val="Hyperlink"/>
            <w:noProof/>
          </w:rPr>
          <w:t>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w:t>
        </w:r>
        <w:r w:rsidR="00207723">
          <w:rPr>
            <w:rStyle w:val="Hyperlink"/>
            <w:noProof/>
          </w:rPr>
          <w:t>"</w:t>
        </w:r>
        <w:r w:rsidR="002B2375" w:rsidRPr="002C0249">
          <w:rPr>
            <w:rStyle w:val="Hyperlink"/>
            <w:noProof/>
          </w:rPr>
          <w:t xml:space="preserve">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545A30">
          <w:rPr>
            <w:noProof/>
            <w:webHidden/>
          </w:rPr>
          <w:t>98</w:t>
        </w:r>
        <w:r w:rsidR="002B2375">
          <w:rPr>
            <w:noProof/>
            <w:webHidden/>
          </w:rPr>
          <w:fldChar w:fldCharType="end"/>
        </w:r>
      </w:hyperlink>
    </w:p>
    <w:p w14:paraId="55DA3CCE" w14:textId="7FBEF027"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D70BE8">
          <w:footerReference w:type="even" r:id="rId27"/>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lastRenderedPageBreak/>
        <w:fldChar w:fldCharType="end"/>
      </w:r>
      <w:bookmarkStart w:id="18" w:name="_Toc162347823"/>
      <w:r w:rsidR="00FD67F8" w:rsidRPr="006A4D64">
        <w:t>Background</w:t>
      </w:r>
      <w:bookmarkEnd w:id="18"/>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3CD1BCB4" w:rsidR="00C20AD3" w:rsidRPr="006A4D64" w:rsidRDefault="00FD67F8">
      <w:r w:rsidRPr="006A4D64">
        <w:t xml:space="preserve">Remote cameras (also referred to as </w:t>
      </w:r>
      <w:r w:rsidR="00207723">
        <w:t>"</w:t>
      </w:r>
      <w:r w:rsidRPr="006A4D64">
        <w:t>wildlife cameras</w:t>
      </w:r>
      <w:r w:rsidR="00207723">
        <w:t>"</w:t>
      </w:r>
      <w:r w:rsidR="00854F4E" w:rsidRPr="006A4D64">
        <w:t xml:space="preserve"> or </w:t>
      </w:r>
      <w:r w:rsidR="00207723">
        <w:t>"</w:t>
      </w:r>
      <w:r w:rsidRPr="006A4D64">
        <w:t>camera traps</w:t>
      </w:r>
      <w:r w:rsidR="00207723">
        <w:t>"</w:t>
      </w:r>
      <w:r w:rsidRPr="006A4D64">
        <w:t>)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9" w:name="_heading=h.279ka65" w:colFirst="0" w:colLast="0"/>
      <w:bookmarkEnd w:id="19"/>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8">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3E18AEF3" w:rsidR="00C20AD3" w:rsidRPr="006A4D64" w:rsidRDefault="00FD67F8">
      <w:pPr>
        <w:spacing w:after="240"/>
      </w:pPr>
      <w:r w:rsidRPr="006A4D64">
        <w:lastRenderedPageBreak/>
        <w:t xml:space="preserve">These guidelines are intended to be a </w:t>
      </w:r>
      <w:r w:rsidR="00207723">
        <w:t>"</w:t>
      </w:r>
      <w:r w:rsidRPr="006A4D64">
        <w:t>living document</w:t>
      </w:r>
      <w:r w:rsidR="00207723">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20" w:name="_Toc162347824"/>
      <w:r w:rsidRPr="006A4D64">
        <w:t>Intended Audience and How to use this document</w:t>
      </w:r>
      <w:bookmarkEnd w:id="20"/>
    </w:p>
    <w:p w14:paraId="462B584A" w14:textId="302AD752" w:rsidR="00C20AD3" w:rsidRDefault="00FD67F8">
      <w:pPr>
        <w:pBdr>
          <w:top w:val="nil"/>
          <w:left w:val="nil"/>
          <w:bottom w:val="nil"/>
          <w:right w:val="nil"/>
          <w:between w:val="nil"/>
        </w:pBdr>
      </w:pPr>
      <w:bookmarkStart w:id="21" w:name="_heading=h.36ei31r" w:colFirst="0" w:colLast="0"/>
      <w:bookmarkEnd w:id="21"/>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3FC879A" w:rsidR="00C20AD3" w:rsidRPr="006A4D64" w:rsidRDefault="00FD67F8">
      <w:pPr>
        <w:pBdr>
          <w:top w:val="nil"/>
          <w:left w:val="nil"/>
          <w:bottom w:val="nil"/>
          <w:right w:val="nil"/>
          <w:between w:val="nil"/>
        </w:pBdr>
      </w:pPr>
      <w:bookmarkStart w:id="22" w:name="_heading=h.6hhnak5akxvo" w:colFirst="0" w:colLast="0"/>
      <w:bookmarkEnd w:id="22"/>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9"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30">
        <w:r w:rsidRPr="000D0551">
          <w:rPr>
            <w:rStyle w:val="Hyperlink"/>
            <w:i/>
            <w:iCs/>
          </w:rPr>
          <w:t>WildCAM’s resource library</w:t>
        </w:r>
      </w:hyperlink>
      <w:r w:rsidRPr="006A4D64">
        <w:t xml:space="preserve"> (</w:t>
      </w:r>
      <w:hyperlink r:id="rId31">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23" w:name="_heading=h.tpwutklwqakh" w:colFirst="0" w:colLast="0"/>
      <w:bookmarkEnd w:id="23"/>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 xml:space="preserve">of remote cameras following this standard can help establish a robust foundation for camera programs. These guidelines build on the experiences of remote camera specialists in </w:t>
      </w:r>
      <w:r w:rsidRPr="006A4D64">
        <w:rPr>
          <w:color w:val="000000"/>
        </w:rPr>
        <w:lastRenderedPageBreak/>
        <w:t>Alberta, British Columbia and other jurisdictions and should help guide camera users, even where no regulatory requirements exist.</w:t>
      </w:r>
    </w:p>
    <w:p w14:paraId="462B5856" w14:textId="126D819D" w:rsidR="00C20AD3" w:rsidRPr="006A4D64" w:rsidRDefault="00FD67F8">
      <w:bookmarkStart w:id="24" w:name="_heading=h.1ljsd9k" w:colFirst="0" w:colLast="0"/>
      <w:bookmarkEnd w:id="24"/>
      <w:r w:rsidRPr="006A4D64">
        <w:t xml:space="preserve">Two companion documents exist, the </w:t>
      </w:r>
      <w:hyperlink r:id="rId32"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207723">
        <w:t>"</w:t>
      </w:r>
      <w:r w:rsidRPr="006A4D64">
        <w:t>AB Metadata Standards</w:t>
      </w:r>
      <w:r w:rsidR="00207723">
        <w:t>"</w:t>
      </w:r>
      <w:r w:rsidRPr="006A4D64">
        <w:t xml:space="preserve"> hereafter) and </w:t>
      </w:r>
      <w:hyperlink r:id="rId33">
        <w:r w:rsidRPr="00FB2412">
          <w:rPr>
            <w:rStyle w:val="Hyperlink"/>
            <w:i/>
            <w:iCs/>
          </w:rPr>
          <w:t>Wildlife</w:t>
        </w:r>
      </w:hyperlink>
      <w:hyperlink r:id="rId34">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207723">
        <w:t>"</w:t>
      </w:r>
      <w:r w:rsidRPr="006A4D64">
        <w:t>B.C. Metadata Standards</w:t>
      </w:r>
      <w:r w:rsidR="00207723">
        <w:t>"</w:t>
      </w:r>
      <w:r w:rsidRPr="006A4D64">
        <w:t xml:space="preserve"> hereafter), which should be viewed alongside this document to establish a clear and consistent understanding of the recommendations and requirements. The </w:t>
      </w:r>
      <w:hyperlink r:id="rId35"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6">
        <w:r w:rsidRPr="006A4D64">
          <w:rPr>
            <w:rStyle w:val="Hyperlink"/>
          </w:rPr>
          <w:t>WildTrax</w:t>
        </w:r>
      </w:hyperlink>
      <w:r w:rsidRPr="006A4D64">
        <w:t xml:space="preserve"> (https://www.wildtrax.ca/home/resources/methods-and-protocols.html) and </w:t>
      </w:r>
      <w:hyperlink r:id="rId37">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8" w:history="1">
        <w:r w:rsidRPr="00A22AA4">
          <w:rPr>
            <w:rStyle w:val="Hyperlink"/>
          </w:rPr>
          <w:t>B.C. Metadata Standards</w:t>
        </w:r>
      </w:hyperlink>
      <w:r w:rsidRPr="00A22AA4">
        <w:rPr>
          <w:szCs w:val="20"/>
        </w:rPr>
        <w:t xml:space="preserve"> (RISC, 2019)</w:t>
      </w:r>
      <w:r w:rsidRPr="006A4D64">
        <w:t xml:space="preserve"> are available on the </w:t>
      </w:r>
      <w:hyperlink r:id="rId39">
        <w:r w:rsidRPr="006A4D64">
          <w:rPr>
            <w:rStyle w:val="Hyperlink"/>
          </w:rPr>
          <w:t>WildCAM</w:t>
        </w:r>
      </w:hyperlink>
      <w:r w:rsidRPr="006A4D64">
        <w:t xml:space="preserve"> (https://wildcams.ca/library/other-organizations-protocols/) and </w:t>
      </w:r>
      <w:hyperlink r:id="rId40">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133562">
      <w:pPr>
        <w:pStyle w:val="Heading2"/>
      </w:pPr>
      <w:bookmarkStart w:id="25" w:name="_Toc162347825"/>
      <w:r w:rsidRPr="006A4D64">
        <w:t>Supporting documents</w:t>
      </w:r>
      <w:bookmarkEnd w:id="25"/>
    </w:p>
    <w:p w14:paraId="49AAD8A6" w14:textId="21DF12E4" w:rsidR="00720570" w:rsidRPr="006A4D64" w:rsidRDefault="005D64E1" w:rsidP="00720570">
      <w:r w:rsidRPr="006A4D64">
        <w:t xml:space="preserve">Additional to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42"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43">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4">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0E1215F1"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6" w:name="_Toc162347826"/>
      <w:r w:rsidRPr="006A4D64">
        <w:t>Design hierarchy</w:t>
      </w:r>
      <w:bookmarkEnd w:id="26"/>
    </w:p>
    <w:p w14:paraId="462B5858" w14:textId="0781FC7E" w:rsidR="00C20AD3" w:rsidRPr="006A4D64" w:rsidRDefault="00FD67F8">
      <w:bookmarkStart w:id="27" w:name="_heading=h.2koq656" w:colFirst="0" w:colLast="0"/>
      <w:bookmarkEnd w:id="27"/>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lastRenderedPageBreak/>
        <w:t xml:space="preserve">help the user align with the </w:t>
      </w:r>
      <w:hyperlink r:id="rId45"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6">
        <w:hyperlink r:id="rId47"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8" w:name="_heading=h.8w514r702gyv" w:colFirst="0" w:colLast="0"/>
      <w:bookmarkEnd w:id="28"/>
      <w:r w:rsidRPr="006A4D64">
        <w:t xml:space="preserve">The </w:t>
      </w:r>
      <w:hyperlink r:id="rId48"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9"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7E9C74E6" w:rsidR="00C20AD3" w:rsidRPr="006A4D64" w:rsidRDefault="00FD67F8" w:rsidP="0076299F">
      <w:pPr>
        <w:pStyle w:val="Bulletne"/>
      </w:pPr>
      <w:bookmarkStart w:id="29" w:name="_heading=h.zu0gcz" w:colFirst="0" w:colLast="0"/>
      <w:bookmarkEnd w:id="29"/>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207723">
        <w:t>"</w:t>
      </w:r>
      <w:hyperlink w:anchor="project_name">
        <w:r w:rsidR="00AB0F8A" w:rsidRPr="1FE23177">
          <w:rPr>
            <w:rStyle w:val="Hyperlink"/>
          </w:rPr>
          <w:t>Project Name</w:t>
        </w:r>
      </w:hyperlink>
      <w:r w:rsidR="00207723">
        <w:t>"</w:t>
      </w:r>
      <w:r w:rsidRPr="006A4D64">
        <w:t>).</w:t>
      </w:r>
    </w:p>
    <w:p w14:paraId="462B585D" w14:textId="4112C089"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207723">
        <w:t>"</w:t>
      </w:r>
      <w:hyperlink w:anchor="study_area_name">
        <w:r w:rsidR="00AB0F8A">
          <w:rPr>
            <w:rStyle w:val="Hyperlink"/>
          </w:rPr>
          <w:t>Study Area Name</w:t>
        </w:r>
      </w:hyperlink>
      <w:r w:rsidR="00207723">
        <w:t>"</w:t>
      </w:r>
      <w:r w:rsidRPr="006A4D64">
        <w:t xml:space="preserve">). </w:t>
      </w:r>
    </w:p>
    <w:p w14:paraId="462B585F" w14:textId="1391542E"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207723">
        <w:t>"</w:t>
      </w:r>
      <w:hyperlink w:anchor="survey_name">
        <w:r w:rsidR="00AB0F8A">
          <w:rPr>
            <w:rStyle w:val="Hyperlink"/>
          </w:rPr>
          <w:t>Survey Name</w:t>
        </w:r>
      </w:hyperlink>
      <w:r w:rsidR="00207723">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24ED5095"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207723">
        <w:t>"</w:t>
      </w:r>
      <w:hyperlink w:anchor="sample_station_name">
        <w:r w:rsidR="00AB0F8A">
          <w:rPr>
            <w:rStyle w:val="Hyperlink"/>
          </w:rPr>
          <w:t>Sample Station Name</w:t>
        </w:r>
      </w:hyperlink>
      <w:r w:rsidR="00207723">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A169436"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207723">
        <w:t>"</w:t>
      </w:r>
      <w:hyperlink w:anchor="deployment_name">
        <w:r w:rsidR="00AB0F8A">
          <w:rPr>
            <w:rStyle w:val="Hyperlink"/>
          </w:rPr>
          <w:t>Deployment Name</w:t>
        </w:r>
      </w:hyperlink>
      <w:r w:rsidR="00207723">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30" w:name="_heading=h.vjgvzhl9flr9" w:colFirst="0" w:colLast="0"/>
      <w:bookmarkEnd w:id="30"/>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31" w:name="_heading=h.i7fkifvg8zx" w:colFirst="0" w:colLast="0"/>
      <w:bookmarkEnd w:id="31"/>
      <w:r w:rsidRPr="006A4D64">
        <w:rPr>
          <w:b/>
          <w:bCs/>
        </w:rPr>
        <w:t>Image/sequence</w:t>
      </w:r>
    </w:p>
    <w:p w14:paraId="462B5868" w14:textId="5B43CBF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207723">
        <w:t>"</w:t>
      </w:r>
      <w:hyperlink w:anchor="image_name">
        <w:r w:rsidR="00AB0F8A">
          <w:rPr>
            <w:rStyle w:val="Hyperlink"/>
          </w:rPr>
          <w:t>Image Name</w:t>
        </w:r>
      </w:hyperlink>
      <w:r w:rsidR="00207723">
        <w:t>"</w:t>
      </w:r>
      <w:r w:rsidRPr="006A4D64">
        <w:t xml:space="preserve">). </w:t>
      </w:r>
    </w:p>
    <w:p w14:paraId="796A350B" w14:textId="2E21E2C9"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 xml:space="preserve">a user-defined group of images or video clips considered as a single </w:t>
      </w:r>
      <w:r w:rsidR="00207723">
        <w:t>"</w:t>
      </w:r>
      <w:hyperlink w:anchor="detection_event">
        <w:r w:rsidR="00DB77CD" w:rsidRPr="006A4D64">
          <w:rPr>
            <w:rStyle w:val="Hyperlink"/>
          </w:rPr>
          <w:t>detection event</w:t>
        </w:r>
      </w:hyperlink>
      <w:r w:rsidR="00207723">
        <w:t>"</w:t>
      </w:r>
      <w:r w:rsidR="00DB77CD" w:rsidRPr="006A4D64">
        <w:t xml:space="preserve"> (recorded as "</w:t>
      </w:r>
      <w:hyperlink w:anchor="sequence_name">
        <w:r w:rsidR="00AB0F8A">
          <w:rPr>
            <w:rStyle w:val="Hyperlink"/>
          </w:rPr>
          <w:t>Sequence Name</w:t>
        </w:r>
      </w:hyperlink>
      <w:r w:rsidR="00DB77CD" w:rsidRPr="006A4D64">
        <w:rPr>
          <w:rStyle w:val="Hyperlink"/>
        </w:rPr>
        <w:t>)</w:t>
      </w:r>
      <w:r w:rsidR="00DB77CD" w:rsidRPr="006A4D64">
        <w:t xml:space="preserve">; often users choose a certain time threshold (or </w:t>
      </w:r>
      <w:r w:rsidR="00207723">
        <w:t>"</w:t>
      </w:r>
      <w:hyperlink w:anchor="_Glossary">
        <w:r w:rsidR="1FE23177" w:rsidRPr="00C12003">
          <w:rPr>
            <w:rStyle w:val="Hyperlink"/>
          </w:rPr>
          <w:t>inter-detection interval</w:t>
        </w:r>
      </w:hyperlink>
      <w:r w:rsidR="00207723">
        <w:t>"</w:t>
      </w:r>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lastRenderedPageBreak/>
        <w:t>Note that these levels do not equate to individual CSV</w:t>
      </w:r>
      <w:r w:rsidR="0020534F" w:rsidRPr="006A4D64">
        <w:rPr>
          <w:color w:val="000000"/>
        </w:rPr>
        <w:t xml:space="preserve"> files. </w:t>
      </w:r>
      <w:r w:rsidR="001F0ACE" w:rsidRPr="00D04AE0">
        <w:rPr>
          <w:color w:val="000000"/>
        </w:rPr>
        <w:t xml:space="preserve">Refer to the </w:t>
      </w:r>
      <w:hyperlink r:id="rId50"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32" w:name="_Toc162347827"/>
      <w:r w:rsidRPr="006A4D64">
        <w:t>Objectives</w:t>
      </w:r>
      <w:bookmarkEnd w:id="32"/>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34B257BC"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51">
        <w:r w:rsidR="00FD67F8" w:rsidRPr="0022531C">
          <w:rPr>
            <w:rStyle w:val="Hyperlink"/>
            <w:i/>
            <w:iCs/>
          </w:rPr>
          <w:t>WildCAM’s resource library</w:t>
        </w:r>
      </w:hyperlink>
      <w:r w:rsidR="00FD67F8" w:rsidRPr="006A4D64">
        <w:rPr>
          <w:color w:val="000000" w:themeColor="text1"/>
        </w:rPr>
        <w:t xml:space="preserve"> (</w:t>
      </w:r>
      <w:hyperlink r:id="rId52">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21454C80"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207723">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207723">
        <w:t>"</w:t>
      </w:r>
      <w:r w:rsidRPr="006A4D64">
        <w:t xml:space="preserve">. </w:t>
      </w:r>
    </w:p>
    <w:p w14:paraId="462B5870" w14:textId="75704608"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207723">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00207723">
        <w:t>"</w:t>
      </w:r>
      <w:r w:rsidRPr="006A4D64">
        <w:t xml:space="preserve"> to increase the likelihood of detecting a wolverine.</w:t>
      </w:r>
      <w:r w:rsidR="00207723">
        <w:t>"</w:t>
      </w:r>
    </w:p>
    <w:p w14:paraId="462B5871" w14:textId="77777777" w:rsidR="00C20AD3" w:rsidRPr="006A4D64" w:rsidRDefault="00FD67F8" w:rsidP="005D64E1">
      <w:pPr>
        <w:pStyle w:val="Heading1"/>
      </w:pPr>
      <w:bookmarkStart w:id="33" w:name="_Toc162347828"/>
      <w:r w:rsidRPr="006A4D64">
        <w:t>Detection probability</w:t>
      </w:r>
      <w:bookmarkEnd w:id="33"/>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3AA0CAC7"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207723">
        <w:t>"</w:t>
      </w:r>
      <w:r w:rsidR="00FD67F8" w:rsidRPr="006A4D64">
        <w:t>false absences</w:t>
      </w:r>
      <w:r w:rsidR="00207723">
        <w:t>"</w:t>
      </w:r>
      <w:r w:rsidR="00835F9D" w:rsidRPr="006A4D64">
        <w:t xml:space="preserve"> and</w:t>
      </w:r>
      <w:r w:rsidR="00FD67F8" w:rsidRPr="006A4D64">
        <w:t xml:space="preserve"> may lead to incorrect conclusions from the data. Understanding and correcting for sources of </w:t>
      </w:r>
      <w:r w:rsidR="00207723">
        <w:t>"</w:t>
      </w:r>
      <w:r w:rsidR="00FD67F8" w:rsidRPr="006A4D64">
        <w:t>false absences</w:t>
      </w:r>
      <w:r w:rsidR="00207723">
        <w:t>"</w:t>
      </w:r>
      <w:r w:rsidR="00FD67F8" w:rsidRPr="006A4D64">
        <w:t xml:space="preserve"> is often thought of in terms </w:t>
      </w:r>
      <w:r w:rsidR="00FD67F8" w:rsidRPr="006A4D64">
        <w:lastRenderedPageBreak/>
        <w:t xml:space="preserve">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207723">
        <w:t>"</w:t>
      </w:r>
      <w:r w:rsidR="00FD67F8" w:rsidRPr="006A4D64">
        <w:t>false absences</w:t>
      </w:r>
      <w:r w:rsidR="00207723">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34" w:name="_heading=h.iddf5r093aq" w:colFirst="0" w:colLast="0"/>
    <w:bookmarkEnd w:id="34"/>
    <w:p w14:paraId="462B5873" w14:textId="438EF39C"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53"/>
                    <a:srcRect/>
                    <a:stretch>
                      <a:fillRect/>
                    </a:stretch>
                  </pic:blipFill>
                  <pic:spPr>
                    <a:xfrm>
                      <a:off x="0" y="0"/>
                      <a:ext cx="5767002" cy="5914872"/>
                    </a:xfrm>
                    <a:prstGeom prst="rect">
                      <a:avLst/>
                    </a:prstGeom>
                    <a:ln/>
                  </pic:spPr>
                </pic:pic>
              </a:graphicData>
            </a:graphic>
          </wp:inline>
        </w:drawing>
      </w:r>
      <w:bookmarkStart w:id="35" w:name="_heading=h.6v08t10di2c" w:colFirst="0" w:colLast="0"/>
      <w:bookmarkStart w:id="36" w:name="_Figure_1._Three"/>
      <w:bookmarkEnd w:id="35"/>
      <w:bookmarkEnd w:id="36"/>
    </w:p>
    <w:p w14:paraId="3109BF50" w14:textId="0C53C273" w:rsidR="004B7592" w:rsidRPr="001D397A" w:rsidRDefault="001D397A" w:rsidP="00901DA3">
      <w:pPr>
        <w:pStyle w:val="Caption"/>
        <w:rPr>
          <w:b/>
        </w:rPr>
      </w:pPr>
      <w:bookmarkStart w:id="37" w:name="TOC_surv_guidelines_fig_1"/>
      <w:bookmarkStart w:id="38" w:name="_Toc162352709"/>
      <w:bookmarkEnd w:id="37"/>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545A30">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8"/>
    </w:p>
    <w:bookmarkStart w:id="39" w:name="_heading=h.hew9ush42owd" w:colFirst="0" w:colLast="0"/>
    <w:bookmarkEnd w:id="39"/>
    <w:p w14:paraId="462B5876" w14:textId="063DD588" w:rsidR="00C20AD3" w:rsidRPr="006A4D64" w:rsidRDefault="00FD67F8">
      <w:r w:rsidRPr="006A4D64">
        <w:lastRenderedPageBreak/>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7AC25BB"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lastRenderedPageBreak/>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4"/>
                    <a:stretch>
                      <a:fillRect/>
                    </a:stretch>
                  </pic:blipFill>
                  <pic:spPr>
                    <a:xfrm>
                      <a:off x="0" y="0"/>
                      <a:ext cx="5639785" cy="4256340"/>
                    </a:xfrm>
                    <a:prstGeom prst="rect">
                      <a:avLst/>
                    </a:prstGeom>
                  </pic:spPr>
                </pic:pic>
              </a:graphicData>
            </a:graphic>
          </wp:inline>
        </w:drawing>
      </w:r>
    </w:p>
    <w:p w14:paraId="5631F19E" w14:textId="5EC6B07D" w:rsidR="001D397A" w:rsidRDefault="003F7540" w:rsidP="00901DA3">
      <w:pPr>
        <w:pStyle w:val="Caption"/>
        <w:rPr>
          <w:b/>
        </w:rPr>
      </w:pPr>
      <w:bookmarkStart w:id="40" w:name="TOC_surv_guidelines_fig_2"/>
      <w:bookmarkStart w:id="41" w:name="_Toc162352710"/>
      <w:bookmarkEnd w:id="40"/>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41"/>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33427204"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xml:space="preserve"> is essential.</w:t>
      </w:r>
    </w:p>
    <w:p w14:paraId="462B5883" w14:textId="14DDF6EE" w:rsidR="00C20AD3" w:rsidRPr="006A4D64" w:rsidRDefault="00FD67F8" w:rsidP="005D64E1">
      <w:pPr>
        <w:pStyle w:val="Heading1"/>
      </w:pPr>
      <w:bookmarkStart w:id="42" w:name="_Toc162347829"/>
      <w:r w:rsidRPr="006A4D64">
        <w:t>Study design</w:t>
      </w:r>
      <w:bookmarkEnd w:id="42"/>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lastRenderedPageBreak/>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of cameras</w:t>
      </w:r>
    </w:p>
    <w:p w14:paraId="462B588A" w14:textId="718F197F"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207723">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w:t>
      </w:r>
      <w:r w:rsidR="00207723">
        <w:rPr>
          <w:color w:val="000000" w:themeColor="text1"/>
        </w:rPr>
        <w:t>"</w:t>
      </w:r>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133562">
      <w:pPr>
        <w:pStyle w:val="Heading2"/>
      </w:pPr>
      <w:bookmarkStart w:id="43" w:name="_Toc162347830"/>
      <w:r w:rsidRPr="006A4D64">
        <w:t>Study area</w:t>
      </w:r>
      <w:bookmarkEnd w:id="43"/>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133562">
      <w:pPr>
        <w:pStyle w:val="Heading2"/>
      </w:pPr>
      <w:bookmarkStart w:id="44" w:name="_Site_selection_and"/>
      <w:bookmarkStart w:id="45" w:name="_Toc162347831"/>
      <w:bookmarkEnd w:id="44"/>
      <w:r w:rsidRPr="006A4D64">
        <w:t>Site selection and camera arrangement</w:t>
      </w:r>
      <w:bookmarkEnd w:id="45"/>
    </w:p>
    <w:p w14:paraId="462B5893" w14:textId="52640851" w:rsidR="00C20AD3" w:rsidRPr="006A4D64" w:rsidRDefault="00FD67F8">
      <w:bookmarkStart w:id="46" w:name="_heading=h.2ce457m" w:colFirst="0" w:colLast="0"/>
      <w:bookmarkEnd w:id="46"/>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w:t>
      </w:r>
      <w:r w:rsidRPr="006A4D64">
        <w:lastRenderedPageBreak/>
        <w:t xml:space="preserve">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ar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ilgenburg et al., 2020). </w:t>
      </w:r>
    </w:p>
    <w:p w14:paraId="78B64E70" w14:textId="0AE10D94"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r w:rsidR="00962FA9" w:rsidRPr="00207723">
        <w:rPr>
          <w:szCs w:val="20"/>
        </w:rPr>
        <w:t>WildCAM</w:t>
      </w:r>
      <w:r w:rsidR="00207723">
        <w:rPr>
          <w:szCs w:val="20"/>
        </w:rPr>
        <w:t>'</w:t>
      </w:r>
      <w:r w:rsidR="00962FA9" w:rsidRPr="00207723">
        <w:rPr>
          <w:szCs w:val="20"/>
        </w:rPr>
        <w:t xml:space="preserve">s </w:t>
      </w:r>
      <w:hyperlink r:id="rId55" w:history="1">
        <w:r w:rsidR="00207723">
          <w:rPr>
            <w:rStyle w:val="Hyperlink"/>
          </w:rPr>
          <w:t>"</w:t>
        </w:r>
        <w:r w:rsidR="00962FA9" w:rsidRPr="002C01BD">
          <w:rPr>
            <w:rStyle w:val="Hyperlink"/>
          </w:rPr>
          <w:t>sampling design &amp; effort section</w:t>
        </w:r>
        <w:r w:rsidR="00207723">
          <w:rPr>
            <w:rStyle w:val="Hyperlink"/>
            <w:szCs w:val="22"/>
          </w:rPr>
          <w:t>"</w:t>
        </w:r>
      </w:hyperlink>
      <w:r w:rsidR="00962FA9" w:rsidRPr="00DF4257">
        <w:rPr>
          <w:rStyle w:val="Hyperlink"/>
          <w:u w:val="none"/>
        </w:rPr>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07D17E9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207723">
        <w:t>"</w:t>
      </w:r>
      <w:hyperlink w:anchor="survey_design">
        <w:r w:rsidR="1FE23177" w:rsidRPr="1FE23177">
          <w:rPr>
            <w:rStyle w:val="Hyperlink"/>
            <w:b/>
            <w:bCs/>
          </w:rPr>
          <w:t>Survey Design</w:t>
        </w:r>
      </w:hyperlink>
      <w:r w:rsidR="00207723">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207723">
        <w:t>"</w:t>
      </w:r>
      <w:r w:rsidR="004B4571" w:rsidRPr="006A4D64">
        <w:t>H</w:t>
      </w:r>
      <w:r w:rsidR="004B4571">
        <w:t>ie</w:t>
      </w:r>
      <w:r w:rsidR="004B4571" w:rsidRPr="006A4D64">
        <w:t xml:space="preserve">rarchical </w:t>
      </w:r>
      <w:r w:rsidRPr="006A4D64">
        <w:t>(multiple)*</w:t>
      </w:r>
      <w:r w:rsidR="00207723">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7"/>
                    <a:srcRect/>
                    <a:stretch>
                      <a:fillRect/>
                    </a:stretch>
                  </pic:blipFill>
                  <pic:spPr>
                    <a:xfrm>
                      <a:off x="0" y="0"/>
                      <a:ext cx="5453069" cy="1538628"/>
                    </a:xfrm>
                    <a:prstGeom prst="rect">
                      <a:avLst/>
                    </a:prstGeom>
                    <a:ln/>
                  </pic:spPr>
                </pic:pic>
              </a:graphicData>
            </a:graphic>
          </wp:inline>
        </w:drawing>
      </w:r>
      <w:bookmarkStart w:id="47" w:name="Fig3"/>
      <w:bookmarkEnd w:id="47"/>
    </w:p>
    <w:p w14:paraId="23F9D76C" w14:textId="40F10384" w:rsidR="00F25BFE" w:rsidRPr="00F25BFE" w:rsidRDefault="003F7540" w:rsidP="000B315B">
      <w:pPr>
        <w:pStyle w:val="Caption"/>
      </w:pPr>
      <w:bookmarkStart w:id="48" w:name="TOC_surv_guidelines_fig_3"/>
      <w:bookmarkStart w:id="49" w:name="_Toc162352711"/>
      <w:bookmarkEnd w:id="48"/>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xml:space="preserve">, </w:t>
      </w:r>
      <w:commentRangeStart w:id="50"/>
      <w:r w:rsidR="00FA432C" w:rsidRPr="006A4D64">
        <w:t>2020</w:t>
      </w:r>
      <w:commentRangeEnd w:id="50"/>
      <w:r w:rsidR="00B446EB">
        <w:rPr>
          <w:rStyle w:val="CommentReference"/>
        </w:rPr>
        <w:commentReference w:id="50"/>
      </w:r>
      <w:r w:rsidR="00FA432C" w:rsidRPr="006A4D64">
        <w:t>).</w:t>
      </w:r>
      <w:bookmarkEnd w:id="49"/>
    </w:p>
    <w:p w14:paraId="1C42F9D9" w14:textId="77C2F7FD" w:rsidR="003A4D33" w:rsidRPr="00027C6E" w:rsidRDefault="007C1EFC" w:rsidP="0038541A">
      <w:pPr>
        <w:pStyle w:val="Heading3"/>
      </w:pPr>
      <w:bookmarkStart w:id="51" w:name="_Toc162347832"/>
      <w:r w:rsidRPr="00027C6E">
        <w:t>R</w:t>
      </w:r>
      <w:r w:rsidR="003A4D33" w:rsidRPr="00027C6E">
        <w:t xml:space="preserve">andom </w:t>
      </w:r>
      <w:r w:rsidRPr="00027C6E">
        <w:t xml:space="preserve">(or </w:t>
      </w:r>
      <w:r w:rsidR="00207723">
        <w:t>"</w:t>
      </w:r>
      <w:r w:rsidRPr="00027C6E">
        <w:t>simple random</w:t>
      </w:r>
      <w:r w:rsidR="00207723">
        <w:t>"</w:t>
      </w:r>
      <w:r w:rsidRPr="00027C6E">
        <w:t xml:space="preserve">) </w:t>
      </w:r>
      <w:r w:rsidR="003A4D33" w:rsidRPr="00027C6E">
        <w:t>design</w:t>
      </w:r>
      <w:bookmarkEnd w:id="51"/>
    </w:p>
    <w:p w14:paraId="462B5895" w14:textId="5BA8897D"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w:t>
      </w:r>
      <w:r w:rsidR="00207723">
        <w:rPr>
          <w:b/>
        </w:rPr>
        <w:t>"</w:t>
      </w:r>
      <w:r w:rsidRPr="00505CDA">
        <w:rPr>
          <w:b/>
        </w:rPr>
        <w:t>simple random</w:t>
      </w:r>
      <w:r w:rsidR="00207723">
        <w:rPr>
          <w:b/>
        </w:rPr>
        <w:t>"</w:t>
      </w:r>
      <w:r w:rsidRPr="00505CDA">
        <w:rPr>
          <w:b/>
        </w:rPr>
        <w:t xml:space="preserve">)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lastRenderedPageBreak/>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6A4D64">
          <w:rPr>
            <w:rStyle w:val="Hyperlink"/>
          </w:rPr>
          <w:t>random encounter models [REM</w:t>
        </w:r>
      </w:hyperlink>
      <w:r w:rsidR="00FD67F8" w:rsidRPr="006A4D64">
        <w:t>; Rowcliffe et al., 2008</w:t>
      </w:r>
      <w:r w:rsidR="0051614C" w:rsidRPr="006A4D64">
        <w:t>, 2013</w:t>
      </w:r>
      <w:r w:rsidR="00FD67F8" w:rsidRPr="006A4D64">
        <w:t xml:space="preserve">]) require a simple </w:t>
      </w:r>
      <w:hyperlink w:anchor="sampledesign_random">
        <w:r w:rsidR="00FD67F8" w:rsidRPr="006A4D64">
          <w:rPr>
            <w:rStyle w:val="Hyperlink"/>
          </w:rPr>
          <w:t>random design</w:t>
        </w:r>
      </w:hyperlink>
      <w:r w:rsidR="00FD67F8" w:rsidRPr="1FE23177">
        <w:rPr>
          <w:color w:val="365F91" w:themeColor="accent1" w:themeShade="BF"/>
        </w:rPr>
        <w:t xml:space="preserve"> </w:t>
      </w:r>
      <w:r w:rsidR="00FD67F8" w:rsidRPr="006A4D64">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52" w:name="_Toc162347833"/>
      <w:r w:rsidRPr="00027C6E">
        <w:t>Systematic design</w:t>
      </w:r>
      <w:bookmarkEnd w:id="52"/>
    </w:p>
    <w:p w14:paraId="42D9B8CC" w14:textId="6BAF7A64"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similar to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1378BACE" w:rsidR="00C20AD3" w:rsidRPr="00100B01" w:rsidRDefault="00FD67F8">
      <w:pPr>
        <w:rPr>
          <w:b/>
        </w:rPr>
      </w:pPr>
      <w:bookmarkStart w:id="53" w:name="_heading=h.kx3x17f30syc" w:colFirst="0" w:colLast="0"/>
      <w:bookmarkEnd w:id="53"/>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207723">
        <w:t>"</w:t>
      </w:r>
      <w:r w:rsidR="00443BF7" w:rsidRPr="006A4D64">
        <w:t>systematic clustered</w:t>
      </w:r>
      <w:r w:rsidR="00207723">
        <w:t>"</w:t>
      </w:r>
      <w:r w:rsidR="00854F4E" w:rsidRPr="006A4D64">
        <w:t xml:space="preserve"> or </w:t>
      </w:r>
      <w:r w:rsidR="00207723">
        <w:t>"</w:t>
      </w:r>
      <w:r w:rsidR="00443BF7" w:rsidRPr="006A4D64">
        <w:t>systematic paired</w:t>
      </w:r>
      <w:r w:rsidR="00207723">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54" w:name="_heading=h.g0jomr6mug4v" w:colFirst="0" w:colLast="0"/>
      <w:bookmarkEnd w:id="54"/>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207723">
        <w:t>"</w:t>
      </w:r>
      <w:r w:rsidRPr="00100B01">
        <w:t>Before-After</w:t>
      </w:r>
      <w:r w:rsidR="00207723">
        <w:t>"</w:t>
      </w:r>
      <w:r w:rsidRPr="00100B01">
        <w:t xml:space="preserve"> component of BADR incorporates the phase of stressors (i.e., </w:t>
      </w:r>
      <w:r w:rsidR="00A44A17" w:rsidRPr="00100B01">
        <w:t>proposed</w:t>
      </w:r>
      <w:r w:rsidRPr="00100B01">
        <w:t xml:space="preserve"> or current development) (Bayne et al., 2022). The </w:t>
      </w:r>
      <w:r w:rsidR="00207723">
        <w:t>"</w:t>
      </w:r>
      <w:r w:rsidRPr="00100B01">
        <w:t>Dose-Response</w:t>
      </w:r>
      <w:r w:rsidR="00207723">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55" w:name="_Toc162347834"/>
      <w:r w:rsidRPr="00100B01">
        <w:t>Stratified design</w:t>
      </w:r>
      <w:bookmarkEnd w:id="55"/>
    </w:p>
    <w:p w14:paraId="462B589A" w14:textId="19A31C86"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w:t>
      </w:r>
      <w:r w:rsidRPr="006A4D64">
        <w:lastRenderedPageBreak/>
        <w:t xml:space="preserve">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56" w:name="_Toc162347835"/>
      <w:r w:rsidRPr="005E7662">
        <w:t xml:space="preserve">Clustered </w:t>
      </w:r>
      <w:r w:rsidR="00082CD2" w:rsidRPr="005E7662">
        <w:t xml:space="preserve">/ Paired </w:t>
      </w:r>
      <w:r w:rsidRPr="005E7662">
        <w:t>design</w:t>
      </w:r>
      <w:r w:rsidR="00082CD2" w:rsidRPr="005E7662">
        <w:t>s</w:t>
      </w:r>
      <w:bookmarkEnd w:id="56"/>
    </w:p>
    <w:p w14:paraId="462B589B" w14:textId="2189F030"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32C9A5A3"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207723">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00207723">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207723">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57" w:name="_Toc162347836"/>
      <w:r w:rsidRPr="00B230AE">
        <w:t>Targeted design</w:t>
      </w:r>
      <w:bookmarkEnd w:id="57"/>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8" w:name="_heading=h.3bj1y38" w:colFirst="0" w:colLast="0"/>
      <w:bookmarkStart w:id="59" w:name="_Toc162347837"/>
      <w:bookmarkEnd w:id="58"/>
      <w:r w:rsidRPr="006A4D64">
        <w:t>Convenience design</w:t>
      </w:r>
      <w:bookmarkEnd w:id="59"/>
    </w:p>
    <w:p w14:paraId="1478B754" w14:textId="3963FB2F" w:rsidR="00673AC6" w:rsidRPr="006A4D64" w:rsidRDefault="00FD67F8" w:rsidP="00466A57">
      <w:pPr>
        <w:pBdr>
          <w:top w:val="nil"/>
          <w:left w:val="nil"/>
          <w:bottom w:val="nil"/>
          <w:right w:val="nil"/>
          <w:between w:val="nil"/>
        </w:pBdr>
      </w:pPr>
      <w:r w:rsidRPr="006A4D64">
        <w:rPr>
          <w:b/>
        </w:rPr>
        <w:lastRenderedPageBreak/>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ilgenburg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60" w:name="_heading=h.4anzqyu" w:colFirst="0" w:colLast="0"/>
      <w:bookmarkStart w:id="61" w:name="_Figure_3._Examples"/>
      <w:bookmarkEnd w:id="60"/>
      <w:bookmarkEnd w:id="61"/>
      <w:r w:rsidR="00466A57" w:rsidRPr="006A4D64">
        <w:t xml:space="preserve"> </w:t>
      </w:r>
    </w:p>
    <w:p w14:paraId="3FA98707" w14:textId="6AB57583" w:rsidR="00F26BB9" w:rsidRPr="006A4D64" w:rsidRDefault="00814034" w:rsidP="0038541A">
      <w:pPr>
        <w:pStyle w:val="Heading3"/>
      </w:pPr>
      <w:bookmarkStart w:id="62" w:name="_heading=h.1qoc8b1" w:colFirst="0" w:colLast="0"/>
      <w:bookmarkStart w:id="63" w:name="_Psuedoreplication"/>
      <w:bookmarkStart w:id="64" w:name="_Toc162347838"/>
      <w:bookmarkEnd w:id="62"/>
      <w:bookmarkEnd w:id="63"/>
      <w:r w:rsidRPr="006A4D64">
        <w:t>Pse</w:t>
      </w:r>
      <w:r>
        <w:t>u</w:t>
      </w:r>
      <w:r w:rsidRPr="006A4D64">
        <w:t>doreplication</w:t>
      </w:r>
      <w:bookmarkEnd w:id="64"/>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133562">
      <w:pPr>
        <w:pStyle w:val="Heading2"/>
      </w:pPr>
      <w:bookmarkStart w:id="65" w:name="_Toc162347839"/>
      <w:r w:rsidRPr="006A4D64">
        <w:t>Camera spacing</w:t>
      </w:r>
      <w:bookmarkEnd w:id="65"/>
    </w:p>
    <w:p w14:paraId="462B58A4" w14:textId="7CE424CB"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00207723">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lastRenderedPageBreak/>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576483FE"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66" w:name="_Toc162347840"/>
      <w:r w:rsidRPr="006A4D64">
        <w:t xml:space="preserve">Modelling </w:t>
      </w:r>
      <w:r w:rsidR="00BA3D29" w:rsidRPr="006A4D64">
        <w:t>a</w:t>
      </w:r>
      <w:r w:rsidRPr="006A4D64">
        <w:t>pproach</w:t>
      </w:r>
      <w:bookmarkEnd w:id="66"/>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w:t>
      </w:r>
      <w:r w:rsidRPr="006A4D64">
        <w:rPr>
          <w:color w:val="000000" w:themeColor="text1"/>
        </w:rPr>
        <w:lastRenderedPageBreak/>
        <w:t xml:space="preserve">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1E5D9FA3"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67" w:name="_Toc162347841"/>
      <w:r w:rsidRPr="006A4D64">
        <w:t>Avoidance behaviour</w:t>
      </w:r>
      <w:bookmarkEnd w:id="67"/>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8" w:name="_Toc162347842"/>
      <w:r w:rsidRPr="006A4D64">
        <w:t>Site closure assumption</w:t>
      </w:r>
      <w:bookmarkEnd w:id="68"/>
    </w:p>
    <w:p w14:paraId="462B58B4" w14:textId="30480150"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207723">
        <w:t>"</w:t>
      </w:r>
      <w:r w:rsidRPr="006A4D64">
        <w:t>site closure</w:t>
      </w:r>
      <w:r w:rsidR="00207723">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133562">
      <w:pPr>
        <w:pStyle w:val="Heading2"/>
      </w:pPr>
      <w:bookmarkStart w:id="69" w:name="_Toc162347843"/>
      <w:r w:rsidRPr="006A4D64">
        <w:t>Survey effort and timing</w:t>
      </w:r>
      <w:bookmarkEnd w:id="69"/>
    </w:p>
    <w:p w14:paraId="462B58B6" w14:textId="77777777" w:rsidR="00C20AD3" w:rsidRPr="006A4D64" w:rsidRDefault="00FD67F8" w:rsidP="0038541A">
      <w:pPr>
        <w:pStyle w:val="Heading3"/>
      </w:pPr>
      <w:bookmarkStart w:id="70" w:name="_Toc162347844"/>
      <w:r w:rsidRPr="006A4D64">
        <w:t>Survey effort – Number of cameras</w:t>
      </w:r>
      <w:bookmarkEnd w:id="70"/>
    </w:p>
    <w:p w14:paraId="462B58B7" w14:textId="55672A9C"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w:t>
      </w:r>
      <w:r w:rsidR="00FD67F8" w:rsidRPr="006A4D64">
        <w:lastRenderedPageBreak/>
        <w:t xml:space="preserve">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71" w:name="_Survey_effort_–"/>
      <w:bookmarkStart w:id="72" w:name="_Toc162347845"/>
      <w:bookmarkEnd w:id="71"/>
      <w:r w:rsidRPr="006A4D64">
        <w:t>Survey effort – Camera days per camera location</w:t>
      </w:r>
      <w:bookmarkEnd w:id="72"/>
      <w:r w:rsidRPr="006A4D64">
        <w:t xml:space="preserve"> </w:t>
      </w:r>
    </w:p>
    <w:p w14:paraId="462B58BA" w14:textId="71DA86A0" w:rsidR="00C20AD3" w:rsidRPr="006A4D64" w:rsidRDefault="00FD67F8">
      <w:bookmarkStart w:id="73" w:name="_heading=h.38czs75" w:colFirst="0" w:colLast="0"/>
      <w:bookmarkEnd w:id="73"/>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207723">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02C4A75B"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207723">
        <w:t>"</w:t>
      </w:r>
      <w:r w:rsidRPr="006A4D64">
        <w:t xml:space="preserve">the probability of detecting a species at least once during the entire </w:t>
      </w:r>
      <w:hyperlink w:anchor="survey" w:history="1">
        <w:r w:rsidR="000F3C66" w:rsidRPr="006A4D64">
          <w:rPr>
            <w:rStyle w:val="Hyperlink"/>
            <w:szCs w:val="22"/>
          </w:rPr>
          <w:t>survey</w:t>
        </w:r>
      </w:hyperlink>
      <w:r w:rsidR="00207723">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 xml:space="preserve">). </w:t>
      </w:r>
    </w:p>
    <w:p w14:paraId="462B58BC" w14:textId="37735BAE"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207723">
        <w:t>"</w:t>
      </w:r>
      <w:r w:rsidRPr="006A4D64">
        <w:t>false negative</w:t>
      </w:r>
      <w:r w:rsidR="00207723">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74" w:name="_Toc162347846"/>
      <w:r w:rsidRPr="006A4D64">
        <w:t>Survey effort – Total number of camera days</w:t>
      </w:r>
      <w:bookmarkEnd w:id="74"/>
    </w:p>
    <w:p w14:paraId="462B58BF" w14:textId="5F9101F8" w:rsidR="00C20AD3" w:rsidRPr="006A4D64" w:rsidRDefault="00FD67F8">
      <w:r w:rsidRPr="006A4D64">
        <w:lastRenderedPageBreak/>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3F2DB972"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75" w:name="_Species_rarity"/>
      <w:bookmarkStart w:id="76" w:name="_Toc162347847"/>
      <w:bookmarkEnd w:id="75"/>
      <w:r w:rsidRPr="006A4D64">
        <w:t>Species rarity</w:t>
      </w:r>
      <w:bookmarkEnd w:id="76"/>
    </w:p>
    <w:p w14:paraId="462B58C3" w14:textId="1734C983" w:rsidR="00C20AD3" w:rsidRPr="006A4D64" w:rsidRDefault="00FD67F8">
      <w:bookmarkStart w:id="77" w:name="_heading=h.11si5id" w:colFirst="0" w:colLast="0"/>
      <w:bookmarkEnd w:id="77"/>
      <w:r w:rsidRPr="006A4D64">
        <w:t>Species' rarity can influence the ideal number of cameras and</w:t>
      </w:r>
      <w:r w:rsidRPr="006A4D64">
        <w:rPr>
          <w:b/>
          <w:i/>
        </w:rPr>
        <w:t xml:space="preserve"> </w:t>
      </w:r>
      <w:hyperlink w:anchor="survey">
        <w:r w:rsidRPr="006A4D64">
          <w:rPr>
            <w:rStyle w:val="Hyperlink"/>
          </w:rPr>
          <w:t>survey</w:t>
        </w:r>
      </w:hyperlink>
      <w:r w:rsidRPr="006A4D64">
        <w:t xml:space="preserve"> length (Chatterjee et al., 2021) (see also </w:t>
      </w:r>
      <w:hyperlink w:anchor="_Survey_effort_–">
        <w:r w:rsidRPr="006A4D64">
          <w:rPr>
            <w:rStyle w:val="Hyperlink"/>
          </w:rPr>
          <w:t>section 6.4.2</w:t>
        </w:r>
      </w:hyperlink>
      <w:r w:rsidRPr="006A4D64">
        <w:t xml:space="preserve">). Low </w:t>
      </w:r>
      <w:hyperlink w:anchor="detection_probability">
        <w:r w:rsidRPr="006A4D64">
          <w:rPr>
            <w:rStyle w:val="Hyperlink"/>
          </w:rPr>
          <w:t>detection probability</w:t>
        </w:r>
      </w:hyperlink>
      <w:r w:rsidRPr="006A4D64">
        <w:t xml:space="preserve"> of rare or cryptic species can result in imprecise estimates if there are too few cameras or if cameras are not deployed for long enough (</w:t>
      </w:r>
      <w:r w:rsidR="00EF7251" w:rsidRPr="006A4D64">
        <w:t>e.g.,</w:t>
      </w:r>
      <w:r w:rsidRPr="006A4D64">
        <w:t xml:space="preserve"> Steenweg et al. 2019). Chatterjee et al. (2021) suggested that for </w:t>
      </w:r>
      <w:hyperlink w:anchor="mods_occupancy">
        <w:r w:rsidRPr="006A4D64">
          <w:rPr>
            <w:rStyle w:val="Hyperlink"/>
          </w:rPr>
          <w:t>occupancy models</w:t>
        </w:r>
      </w:hyperlink>
      <w:r w:rsidRPr="006A4D64">
        <w:t xml:space="preserve"> (MacKenzie et al., 2002) of common species, to survey a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8" w:name="_Toc162347848"/>
      <w:r w:rsidRPr="006A4D64">
        <w:t>Number of cameras vs. Camera days per camera location</w:t>
      </w:r>
      <w:bookmarkEnd w:id="78"/>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8">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9" w:name="_Toc162347849"/>
      <w:r w:rsidRPr="006A4D64">
        <w:t>Survey timing</w:t>
      </w:r>
      <w:bookmarkEnd w:id="79"/>
    </w:p>
    <w:p w14:paraId="462B58C8" w14:textId="7BCC66E1" w:rsidR="00C20AD3" w:rsidRPr="006A4D64" w:rsidRDefault="00FD67F8">
      <w:bookmarkStart w:id="80" w:name="_heading=h.92lja7dskxm9" w:colFirst="0" w:colLast="0"/>
      <w:bookmarkEnd w:id="80"/>
      <w:r w:rsidRPr="006A4D64">
        <w:lastRenderedPageBreak/>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81" w:name="_Toc162347850"/>
      <w:r w:rsidRPr="006A4D64">
        <w:t>Camera deployment</w:t>
      </w:r>
      <w:bookmarkEnd w:id="81"/>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133562">
      <w:pPr>
        <w:pStyle w:val="Heading2"/>
      </w:pPr>
      <w:bookmarkStart w:id="82" w:name="_Camera_hardware_options"/>
      <w:bookmarkStart w:id="83" w:name="_Toc162347851"/>
      <w:bookmarkEnd w:id="82"/>
      <w:r w:rsidRPr="006A4D64">
        <w:t>Camera hardware options</w:t>
      </w:r>
      <w:bookmarkEnd w:id="83"/>
    </w:p>
    <w:p w14:paraId="0673C005" w14:textId="58300FDF"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9"/>
                    <a:stretch>
                      <a:fillRect/>
                    </a:stretch>
                  </pic:blipFill>
                  <pic:spPr>
                    <a:xfrm>
                      <a:off x="0" y="0"/>
                      <a:ext cx="4149494" cy="4376919"/>
                    </a:xfrm>
                    <a:prstGeom prst="rect">
                      <a:avLst/>
                    </a:prstGeom>
                  </pic:spPr>
                </pic:pic>
              </a:graphicData>
            </a:graphic>
          </wp:inline>
        </w:drawing>
      </w:r>
    </w:p>
    <w:p w14:paraId="56B5303A" w14:textId="13DE5303" w:rsidR="003F7540" w:rsidRDefault="003F7540" w:rsidP="00901DA3">
      <w:pPr>
        <w:pStyle w:val="Caption"/>
        <w:rPr>
          <w:b/>
        </w:rPr>
      </w:pPr>
      <w:bookmarkStart w:id="84" w:name="TOC_surv_guidelines_fig_4"/>
      <w:bookmarkStart w:id="85" w:name="Fig4"/>
      <w:bookmarkStart w:id="86" w:name="_Toc162352712"/>
      <w:bookmarkEnd w:id="84"/>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4</w:t>
      </w:r>
      <w:r w:rsidRPr="003F7540">
        <w:rPr>
          <w:b/>
          <w:bCs/>
        </w:rPr>
        <w:fldChar w:fldCharType="end"/>
      </w:r>
      <w:r w:rsidRPr="003F7540">
        <w:rPr>
          <w:b/>
          <w:bCs/>
        </w:rPr>
        <w:t>.</w:t>
      </w:r>
      <w:r w:rsidRPr="0064600B">
        <w:t xml:space="preserve"> </w:t>
      </w:r>
      <w:bookmarkEnd w:id="85"/>
      <w:r w:rsidRPr="0064600B">
        <w:t>Examples of the a) external components and b) internal controls and components of a remote camera (</w:t>
      </w:r>
      <w:r w:rsidRPr="00901DA3">
        <w:t>Reconyx</w:t>
      </w:r>
      <w:r w:rsidRPr="0064600B">
        <w:t xml:space="preserve"> PC900) (Reconyx Inc., [2017]).</w:t>
      </w:r>
      <w:bookmarkEnd w:id="86"/>
    </w:p>
    <w:p w14:paraId="462B58D5" w14:textId="33F33A66" w:rsidR="00C20AD3" w:rsidRPr="006A4D64" w:rsidRDefault="00FD67F8" w:rsidP="0066022F">
      <w:r w:rsidRPr="006A4D64">
        <w:lastRenderedPageBreak/>
        <w:t xml:space="preserve">The camera </w:t>
      </w:r>
      <w:r w:rsidR="00207723">
        <w:t>"</w:t>
      </w:r>
      <w:r w:rsidRPr="006A4D64">
        <w:t>make</w:t>
      </w:r>
      <w:r w:rsidR="00207723">
        <w:t>"</w:t>
      </w:r>
      <w:r w:rsidRPr="006A4D64">
        <w:t xml:space="preserve"> is the manufacturer of a particular camera (e.g., Reconyx), and the </w:t>
      </w:r>
      <w:r w:rsidR="00207723">
        <w:t>"</w:t>
      </w:r>
      <w:r w:rsidRPr="006A4D64">
        <w:t>model</w:t>
      </w:r>
      <w:r w:rsidR="00207723">
        <w:t>"</w:t>
      </w:r>
      <w:r w:rsidRPr="006A4D64">
        <w:t xml:space="preserve"> is the model number of a particular camera (e.g., PC900). </w:t>
      </w:r>
      <w:bookmarkStart w:id="87" w:name="_heading=h.1ulbmlt" w:colFirst="0" w:colLast="0"/>
      <w:bookmarkEnd w:id="87"/>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15142AA2" w:rsidR="00C20AD3" w:rsidRPr="002D3D4A" w:rsidRDefault="00FD67F8">
      <w:pPr>
        <w:spacing w:before="240"/>
      </w:pPr>
      <w:bookmarkStart w:id="88" w:name="_heading=h.4ekz59m" w:colFirst="0" w:colLast="0"/>
      <w:bookmarkEnd w:id="88"/>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 xml:space="preserve">which a remote camera can detect the heat signature and motion of an object [Rovero &amp; Zimmermann, 2016;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6AD6B906"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60">
        <w:r w:rsidRPr="006A4D64">
          <w:rPr>
            <w:rStyle w:val="Hyperlink"/>
          </w:rPr>
          <w:t>https://www.trailcampro.com/collections/trail-camera-reviews</w:t>
        </w:r>
      </w:hyperlink>
      <w:r w:rsidRPr="006A4D64">
        <w:t xml:space="preserve">; </w:t>
      </w:r>
      <w:hyperlink r:id="rId61">
        <w:r w:rsidRPr="006A4D64">
          <w:rPr>
            <w:rStyle w:val="Hyperlink"/>
          </w:rPr>
          <w:t>https://www.mammalweb.org/images/schools/Camera-trap-buying-guide.pdf</w:t>
        </w:r>
      </w:hyperlink>
      <w:r w:rsidRPr="006A4D64">
        <w:t>; Fisher &amp; Burton, 2012; Rovero et al., 2014; Rovero &amp; Zimmermann, 2016; Seccombe, 2017; Wearn &amp; Glover-Kapfer, 2017).</w:t>
      </w:r>
    </w:p>
    <w:p w14:paraId="26B03756" w14:textId="1D2BF072" w:rsidR="0038541A" w:rsidRDefault="0038541A" w:rsidP="0038541A">
      <w:pPr>
        <w:spacing w:before="240"/>
        <w:rPr>
          <w:b/>
        </w:rPr>
      </w:pPr>
      <w:bookmarkStart w:id="89" w:name="_heading=h.lt9ytwt5s9jf" w:colFirst="0" w:colLast="0"/>
      <w:bookmarkStart w:id="90" w:name="_heading=h.p9museplktob" w:colFirst="0" w:colLast="0"/>
      <w:bookmarkStart w:id="91" w:name="_heading=h.ve61xj9u8izt" w:colFirst="0" w:colLast="0"/>
      <w:bookmarkStart w:id="92" w:name="_Figure_5._The"/>
      <w:bookmarkEnd w:id="89"/>
      <w:bookmarkEnd w:id="90"/>
      <w:bookmarkEnd w:id="91"/>
      <w:bookmarkEnd w:id="92"/>
      <w:r w:rsidRPr="006A4D64">
        <w:rPr>
          <w:noProof/>
        </w:rPr>
        <w:lastRenderedPageBreak/>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62"/>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11D54AD4" w:rsidR="00C20AD3" w:rsidRPr="00901DA3" w:rsidRDefault="003F7540" w:rsidP="00901DA3">
      <w:pPr>
        <w:pStyle w:val="Caption"/>
        <w:rPr>
          <w:b/>
        </w:rPr>
      </w:pPr>
      <w:bookmarkStart w:id="93" w:name="Fig5"/>
      <w:bookmarkStart w:id="94" w:name="TOC_surv_guidelines_fig_5"/>
      <w:bookmarkStart w:id="95" w:name="_Toc162352713"/>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5</w:t>
      </w:r>
      <w:r w:rsidRPr="003F7540">
        <w:rPr>
          <w:b/>
          <w:bCs/>
        </w:rPr>
        <w:fldChar w:fldCharType="end"/>
      </w:r>
      <w:r w:rsidRPr="003F7540">
        <w:rPr>
          <w:b/>
          <w:bCs/>
        </w:rPr>
        <w:t>.</w:t>
      </w:r>
      <w:r w:rsidRPr="003F7540">
        <w:t xml:space="preserve"> </w:t>
      </w:r>
      <w:bookmarkEnd w:id="93"/>
      <w:bookmarkEnd w:id="94"/>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w:t>
      </w:r>
      <w:r w:rsidR="00207723">
        <w:t>"</w:t>
      </w:r>
      <w:r w:rsidRPr="003F7540">
        <w:t>trigger area</w:t>
      </w:r>
      <w:r w:rsidR="00207723">
        <w:t>"</w:t>
      </w:r>
      <w:r w:rsidRPr="003F7540">
        <w:t xml:space="preserve">), </w:t>
      </w:r>
      <w:hyperlink w:anchor="field_of_view">
        <w:r w:rsidRPr="003F7540">
          <w:rPr>
            <w:rStyle w:val="Hyperlink"/>
            <w:sz w:val="21"/>
            <w:szCs w:val="21"/>
          </w:rPr>
          <w:t>Field of View (FOV</w:t>
        </w:r>
      </w:hyperlink>
      <w:r w:rsidRPr="003F7540">
        <w:t xml:space="preserve">; </w:t>
      </w:r>
      <w:r w:rsidR="00207723">
        <w:t>"</w:t>
      </w:r>
      <w:r w:rsidRPr="003F7540">
        <w:t xml:space="preserve">viewable area’), and </w:t>
      </w:r>
      <w:r w:rsidR="00207723">
        <w:t>"</w:t>
      </w:r>
      <w:hyperlink w:anchor="fov_registration_area">
        <w:r w:rsidRPr="003F7540">
          <w:rPr>
            <w:rStyle w:val="Hyperlink"/>
            <w:sz w:val="21"/>
            <w:szCs w:val="21"/>
          </w:rPr>
          <w:t>registration area</w:t>
        </w:r>
      </w:hyperlink>
      <w:r w:rsidR="00207723">
        <w:t>"</w:t>
      </w:r>
      <w:r w:rsidRPr="003F7540">
        <w:t xml:space="preserve"> (the area in which an animal entering has at least some probability of being captured on the image) (Moeller et al., 2023).</w:t>
      </w:r>
      <w:bookmarkEnd w:id="95"/>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96" w:name="_Toc162347852"/>
      <w:r w:rsidRPr="006A4D64">
        <w:t>Battery type</w:t>
      </w:r>
      <w:bookmarkEnd w:id="96"/>
    </w:p>
    <w:p w14:paraId="462B58E4" w14:textId="71F03335" w:rsidR="00C20AD3" w:rsidRPr="006A4D64" w:rsidRDefault="00FD67F8">
      <w:pPr>
        <w:rPr>
          <w:i/>
        </w:rPr>
      </w:pPr>
      <w:bookmarkStart w:id="97" w:name="_heading=h.axp9oc9dwchg" w:colFirst="0" w:colLast="0"/>
      <w:bookmarkEnd w:id="97"/>
      <w:r w:rsidRPr="006A4D64">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63">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98" w:name="_Toc162347853"/>
      <w:r w:rsidRPr="006A4D64">
        <w:t>SD cards</w:t>
      </w:r>
      <w:bookmarkEnd w:id="98"/>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w:t>
      </w:r>
      <w:r w:rsidRPr="006A4D64">
        <w:lastRenderedPageBreak/>
        <w:t xml:space="preserve">(~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3DBD9026" w:rsidR="00C20AD3" w:rsidRPr="006A4D64" w:rsidRDefault="00FD67F8">
      <w:pPr>
        <w:spacing w:before="240"/>
      </w:pPr>
      <w:r w:rsidRPr="006A4D64">
        <w:t xml:space="preserve">The </w:t>
      </w:r>
      <w:r w:rsidR="00207723">
        <w:rPr>
          <w:b/>
        </w:rPr>
        <w:t>"</w:t>
      </w:r>
      <w:r w:rsidRPr="006A4D64">
        <w:rPr>
          <w:b/>
        </w:rPr>
        <w:t>class</w:t>
      </w:r>
      <w:r w:rsidR="00207723">
        <w:rPr>
          <w:b/>
        </w:rPr>
        <w:t>"</w:t>
      </w:r>
      <w:r w:rsidRPr="006A4D64">
        <w:rPr>
          <w:b/>
        </w:rPr>
        <w:t xml:space="preserve"> of an SD card</w:t>
      </w:r>
      <w:r w:rsidRPr="006A4D64">
        <w:t xml:space="preserve"> (e.g., class 2, 4, 6, or 10) indicates the </w:t>
      </w:r>
      <w:r w:rsidR="00207723">
        <w:t>"</w:t>
      </w:r>
      <w:r w:rsidRPr="006A4D64">
        <w:t>write-speed</w:t>
      </w:r>
      <w:r w:rsidR="00207723">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207723">
        <w:t>"</w:t>
      </w:r>
      <w:r w:rsidRPr="006A4D64">
        <w:t>near-video</w:t>
      </w:r>
      <w:r w:rsidR="00207723">
        <w:t>"</w:t>
      </w:r>
      <w:r w:rsidRPr="006A4D64">
        <w:t>)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133562">
      <w:pPr>
        <w:pStyle w:val="Heading2"/>
      </w:pPr>
      <w:bookmarkStart w:id="99" w:name="_Toc162347854"/>
      <w:r w:rsidRPr="006A4D64">
        <w:t>Camera settings</w:t>
      </w:r>
      <w:bookmarkEnd w:id="99"/>
    </w:p>
    <w:p w14:paraId="462B58EC" w14:textId="6B091CC6" w:rsidR="00C20AD3" w:rsidRPr="006A4D64" w:rsidRDefault="00FD67F8">
      <w:bookmarkStart w:id="100" w:name="_heading=h.3zy8sjw" w:colFirst="0" w:colLast="0"/>
      <w:bookmarkEnd w:id="100"/>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2C4FD534"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101" w:name="_Toc162347855"/>
      <w:r w:rsidRPr="006A4D64">
        <w:t xml:space="preserve">Photos </w:t>
      </w:r>
      <w:r w:rsidR="00DF7CCD" w:rsidRPr="006A4D64">
        <w:t>vs.</w:t>
      </w:r>
      <w:r w:rsidRPr="006A4D64">
        <w:t xml:space="preserve"> video</w:t>
      </w:r>
      <w:bookmarkEnd w:id="101"/>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23243FD4"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207723">
        <w:lastRenderedPageBreak/>
        <w:t>"</w:t>
      </w:r>
      <w:r w:rsidRPr="006A4D64">
        <w:t>marked</w:t>
      </w:r>
      <w:r w:rsidR="00207723">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102" w:name="_Toc162347856"/>
      <w:r w:rsidRPr="006A4D64">
        <w:t>Trigger Mode</w:t>
      </w:r>
      <w:r w:rsidR="00914F6F" w:rsidRPr="006A4D64">
        <w:t>(s)</w:t>
      </w:r>
      <w:r w:rsidR="00FD67F8" w:rsidRPr="006A4D64">
        <w:t xml:space="preserve"> – Time-lapse </w:t>
      </w:r>
      <w:r w:rsidR="00DF7CCD" w:rsidRPr="006A4D64">
        <w:t xml:space="preserve">vs. </w:t>
      </w:r>
      <w:r w:rsidR="00FD67F8" w:rsidRPr="006A4D64">
        <w:t>motion detector</w:t>
      </w:r>
      <w:bookmarkEnd w:id="102"/>
    </w:p>
    <w:p w14:paraId="462B58F3" w14:textId="3AF01D57" w:rsidR="00C20AD3" w:rsidRPr="006A4D64" w:rsidRDefault="00FD67F8">
      <w:bookmarkStart w:id="103" w:name="_heading=h.3e8gvnb" w:colFirst="0" w:colLast="0"/>
      <w:bookmarkEnd w:id="103"/>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are images taken at regular intervals (e.g., hourly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2981058E"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207723">
        <w:t>"</w:t>
      </w:r>
      <w:hyperlink w:anchor="fov_viewshed">
        <w:r w:rsidR="00FD67F8" w:rsidRPr="006A4D64">
          <w:rPr>
            <w:rStyle w:val="Hyperlink"/>
          </w:rPr>
          <w:t>viewshed</w:t>
        </w:r>
      </w:hyperlink>
      <w:r w:rsidR="00207723">
        <w:t>"</w:t>
      </w:r>
      <w:r w:rsidR="00FD67F8" w:rsidRPr="006A4D64">
        <w:t xml:space="preserve"> (i.e., </w:t>
      </w:r>
      <w:r w:rsidR="00207723">
        <w:t>"</w:t>
      </w:r>
      <w:hyperlink w:anchor="fov_viewshed_density_estimators">
        <w:r w:rsidR="00FD67F8" w:rsidRPr="006A4D64">
          <w:rPr>
            <w:rStyle w:val="Hyperlink"/>
          </w:rPr>
          <w:t>viewshed density estimators</w:t>
        </w:r>
      </w:hyperlink>
      <w:r w:rsidR="00FD67F8" w:rsidRPr="006A4D64">
        <w:t>,</w:t>
      </w:r>
      <w:r w:rsidR="00207723">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104"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104"/>
    </w:p>
    <w:p w14:paraId="462B58F7" w14:textId="7B308288" w:rsidR="00C20AD3" w:rsidRPr="00910D66" w:rsidRDefault="00FD67F8">
      <w:pPr>
        <w:rPr>
          <w:color w:val="365F91" w:themeColor="accent1" w:themeShade="BF"/>
        </w:rPr>
      </w:pPr>
      <w:r w:rsidRPr="006A4D64">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59CB7DC3"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207723">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207723">
        <w:t>"</w:t>
      </w:r>
      <w:hyperlink w:anchor="settings_motion_image_interval">
        <w:r w:rsidR="00F46D8B" w:rsidRPr="006A4D64">
          <w:rPr>
            <w:rStyle w:val="Hyperlink"/>
          </w:rPr>
          <w:t>Motion Image Interval</w:t>
        </w:r>
      </w:hyperlink>
      <w:r w:rsidR="00207723">
        <w:t>"</w:t>
      </w:r>
      <w:r w:rsidRPr="006A4D64">
        <w:t xml:space="preserve">) or the time interval between image </w:t>
      </w:r>
      <w:hyperlink w:anchor="sequence">
        <w:r w:rsidRPr="006A4D64">
          <w:rPr>
            <w:rStyle w:val="Hyperlink"/>
          </w:rPr>
          <w:t>sequences</w:t>
        </w:r>
      </w:hyperlink>
      <w:r w:rsidRPr="006A4D64">
        <w:t xml:space="preserve"> (i.e., the </w:t>
      </w:r>
      <w:r w:rsidR="00207723">
        <w:t>"</w:t>
      </w:r>
      <w:hyperlink w:anchor="settings_quiet_period">
        <w:r w:rsidR="00F46D8B" w:rsidRPr="006A4D64">
          <w:rPr>
            <w:rStyle w:val="Hyperlink"/>
            <w:b/>
            <w:bCs/>
          </w:rPr>
          <w:t>Quiet Period</w:t>
        </w:r>
      </w:hyperlink>
      <w:r w:rsidR="00207723">
        <w:t>"</w:t>
      </w:r>
      <w:r w:rsidR="00854F4E" w:rsidRPr="006A4D64">
        <w:t xml:space="preserve"> or </w:t>
      </w:r>
      <w:r w:rsidR="00207723">
        <w:t>"</w:t>
      </w:r>
      <w:r w:rsidRPr="006A4D64">
        <w:t>time lag,</w:t>
      </w:r>
      <w:r w:rsidR="00207723">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207723">
        <w:t>"</w:t>
      </w:r>
      <w:r w:rsidRPr="006A4D64">
        <w:t>no delay</w:t>
      </w:r>
      <w:r w:rsidR="00207723">
        <w:t>"</w:t>
      </w:r>
      <w:r w:rsidRPr="006A4D64">
        <w:t>) will fill the SD card with more photos per detection; however, it may provide important information for identifying individual animals, determining enter-leave times and regarding animal behaviours / interact</w:t>
      </w:r>
      <w:r w:rsidRPr="00F05442">
        <w:t>ions.</w:t>
      </w:r>
    </w:p>
    <w:p w14:paraId="462B58F9" w14:textId="440A43CC" w:rsidR="00C20AD3" w:rsidRPr="006A4D64" w:rsidRDefault="00FD67F8">
      <w:bookmarkStart w:id="105" w:name="_heading=h.17nz8yj" w:colFirst="0" w:colLast="0"/>
      <w:bookmarkEnd w:id="105"/>
      <w:r w:rsidRPr="006A4D64">
        <w:lastRenderedPageBreak/>
        <w:t xml:space="preserve">Generally, it is recommended to set the </w:t>
      </w:r>
      <w:hyperlink w:anchor="settings_trigger_sensitivity">
        <w:r w:rsidR="003E42D7" w:rsidRPr="006A4D64">
          <w:rPr>
            <w:rStyle w:val="Hyperlink"/>
          </w:rPr>
          <w:t>Trigger Sensitivity</w:t>
        </w:r>
      </w:hyperlink>
      <w:r w:rsidRPr="006A4D64">
        <w:t xml:space="preserve"> to </w:t>
      </w:r>
      <w:r w:rsidR="00207723">
        <w:t>"</w:t>
      </w:r>
      <w:r w:rsidRPr="006A4D64">
        <w:t>high,</w:t>
      </w:r>
      <w:r w:rsidR="00207723">
        <w:t>"</w:t>
      </w:r>
      <w:r w:rsidRPr="006A4D64">
        <w:t xml:space="preserve"> </w:t>
      </w:r>
      <w:hyperlink w:anchor="settings_photos_per_trigger">
        <w:r w:rsidR="00BC26BA" w:rsidRPr="006A4D64">
          <w:rPr>
            <w:rStyle w:val="Hyperlink"/>
          </w:rPr>
          <w:t>Photos Per Trigger</w:t>
        </w:r>
      </w:hyperlink>
      <w:r w:rsidRPr="006A4D64">
        <w:t xml:space="preserve"> to </w:t>
      </w:r>
      <w:r w:rsidR="00207723">
        <w:t>"</w:t>
      </w:r>
      <w:r w:rsidRPr="006A4D64">
        <w:t>1</w:t>
      </w:r>
      <w:r w:rsidR="00207723">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207723">
        <w:t>"</w:t>
      </w:r>
      <w:r w:rsidRPr="006A4D64">
        <w:t>no delay</w:t>
      </w:r>
      <w:r w:rsidR="00207723">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133562">
      <w:pPr>
        <w:pStyle w:val="Heading2"/>
      </w:pPr>
      <w:bookmarkStart w:id="106" w:name="_Toc162347858"/>
      <w:r w:rsidRPr="006A4D64">
        <w:t xml:space="preserve">Attractants </w:t>
      </w:r>
      <w:r w:rsidRPr="006A4D64">
        <w:rPr>
          <w:i/>
        </w:rPr>
        <w:t>vs.</w:t>
      </w:r>
      <w:r w:rsidRPr="006A4D64">
        <w:t xml:space="preserve"> no attractants</w:t>
      </w:r>
      <w:bookmarkEnd w:id="106"/>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types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4">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lastRenderedPageBreak/>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6ACE79E2"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207723">
        <w:t>"</w:t>
      </w:r>
      <w:r w:rsidR="00FD67F8" w:rsidRPr="006A4D64">
        <w:t>necessity</w:t>
      </w:r>
      <w:r w:rsidR="00207723">
        <w:t>"</w:t>
      </w:r>
      <w:r w:rsidR="00FD67F8" w:rsidRPr="006A4D64">
        <w:t xml:space="preserve"> for species (or areas) where detection is unlikely without a large number of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107" w:name="_heading=h.35xuupr" w:colFirst="0" w:colLast="0"/>
      <w:bookmarkEnd w:id="107"/>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108" w:name="_heading=h.2k82xt6" w:colFirst="0" w:colLast="0"/>
      <w:bookmarkEnd w:id="108"/>
      <w:r w:rsidRPr="006A4D64">
        <w:t xml:space="preserve">Where attractants are used, users must follow provincial policy and legislation (e.g., </w:t>
      </w:r>
      <w:hyperlink r:id="rId65" w:anchor="section33">
        <w:r w:rsidRPr="006A4D64">
          <w:rPr>
            <w:rStyle w:val="Hyperlink"/>
          </w:rPr>
          <w:t>BC Wildlife Act – Section 33.1</w:t>
        </w:r>
      </w:hyperlink>
      <w:r w:rsidRPr="006A4D64">
        <w:t xml:space="preserve">, </w:t>
      </w:r>
      <w:hyperlink r:id="rId66" w:anchor=":~:text=The%20Act%20provides%20for%20the,controlled%20animals%20and%20endangered%20species.">
        <w:r w:rsidRPr="006A4D64">
          <w:rPr>
            <w:rStyle w:val="Hyperlink"/>
          </w:rPr>
          <w:t>Alberta Wildlife Act</w:t>
        </w:r>
      </w:hyperlink>
      <w:r w:rsidRPr="006A4D64">
        <w:t xml:space="preserve"> and </w:t>
      </w:r>
      <w:hyperlink r:id="rId67">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and collection permit is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8">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6EB90F5C"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9" w:history="1">
        <w:hyperlink r:id="rId70"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71" w:history="1">
        <w:hyperlink r:id="rId72" w:history="1">
          <w:r w:rsidRPr="006A4D64">
            <w:rPr>
              <w:rStyle w:val="Hyperlink"/>
            </w:rPr>
            <w:t>Landscape Analysis Tool (LAT)</w:t>
          </w:r>
        </w:hyperlink>
      </w:hyperlink>
      <w:r w:rsidRPr="006A4D64">
        <w:rPr>
          <w:rFonts w:eastAsia="Times New Roman"/>
        </w:rPr>
        <w:t xml:space="preserve"> (Government of Alberta, 2023b) (see </w:t>
      </w:r>
      <w:r w:rsidR="00207723">
        <w:rPr>
          <w:rFonts w:eastAsia="Times New Roman"/>
        </w:rPr>
        <w:t>"</w:t>
      </w:r>
      <w:r w:rsidRPr="006A4D64">
        <w:rPr>
          <w:rFonts w:eastAsia="Times New Roman"/>
        </w:rPr>
        <w:t>Non-Administered Areas</w:t>
      </w:r>
      <w:r w:rsidR="00207723">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207723">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207723">
        <w:rPr>
          <w:rFonts w:eastAsia="Times New Roman"/>
        </w:rPr>
        <w:t>"</w:t>
      </w:r>
      <w:r w:rsidRPr="006A4D64">
        <w:rPr>
          <w:rFonts w:eastAsia="Times New Roman"/>
        </w:rPr>
        <w:t xml:space="preserve"> (Government of Alberta, 2023a).</w:t>
      </w:r>
    </w:p>
    <w:p w14:paraId="462B5907" w14:textId="77777777" w:rsidR="00C20AD3" w:rsidRPr="006A4D64" w:rsidRDefault="00FD67F8" w:rsidP="00133562">
      <w:pPr>
        <w:pStyle w:val="Heading2"/>
      </w:pPr>
      <w:bookmarkStart w:id="109" w:name="_Camera_placement"/>
      <w:bookmarkStart w:id="110" w:name="_Toc162347859"/>
      <w:bookmarkEnd w:id="109"/>
      <w:r w:rsidRPr="006A4D64">
        <w:t>Camera placement</w:t>
      </w:r>
      <w:bookmarkEnd w:id="110"/>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C8F37AE"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11" w:name="_Toc162347860"/>
      <w:r w:rsidRPr="006A4D64">
        <w:lastRenderedPageBreak/>
        <w:t>FOV Target Feature</w:t>
      </w:r>
      <w:bookmarkEnd w:id="111"/>
    </w:p>
    <w:p w14:paraId="462B590B" w14:textId="48D0273C"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207723">
        <w:t>"</w:t>
      </w:r>
      <w:hyperlink w:anchor="fov_target">
        <w:r w:rsidR="00DD2601" w:rsidRPr="006A4D64">
          <w:rPr>
            <w:rStyle w:val="Hyperlink"/>
            <w:b/>
            <w:bCs/>
          </w:rPr>
          <w:t>FOV Target Feature</w:t>
        </w:r>
      </w:hyperlink>
      <w:r w:rsidR="00207723">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239E9B73" w:rsidR="00C20AD3" w:rsidRPr="000F4050" w:rsidRDefault="00FD67F8">
      <w:pPr>
        <w:pBdr>
          <w:top w:val="nil"/>
          <w:left w:val="nil"/>
          <w:bottom w:val="nil"/>
          <w:right w:val="nil"/>
          <w:between w:val="nil"/>
        </w:pBdr>
      </w:pPr>
      <w:r w:rsidRPr="000F4050">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207723">
        <w:t>"</w:t>
      </w:r>
      <w:hyperlink w:anchor="fov_target_distance">
        <w:r w:rsidR="00F46D8B" w:rsidRPr="000F4050">
          <w:rPr>
            <w:rStyle w:val="Hyperlink"/>
          </w:rPr>
          <w:t>FOV Target Feature Distance</w:t>
        </w:r>
        <w:r w:rsidRPr="000F4050">
          <w:rPr>
            <w:rStyle w:val="Hyperlink"/>
          </w:rPr>
          <w:t xml:space="preserve"> (m)</w:t>
        </w:r>
      </w:hyperlink>
      <w:r w:rsidR="00207723">
        <w:t>"</w:t>
      </w:r>
      <w:r w:rsidRPr="000F4050">
        <w:t xml:space="preserve"> [</w:t>
      </w:r>
      <w:hyperlink w:anchor="surv_guidelines_fig_7">
        <w:r w:rsidRPr="000F4050">
          <w:rPr>
            <w:rStyle w:val="Hyperlink"/>
          </w:rPr>
          <w:t>Figure 7</w:t>
        </w:r>
      </w:hyperlink>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0147CC8E" w:rsidR="00C20AD3" w:rsidRPr="006A4D64" w:rsidRDefault="00FD67F8">
      <w:bookmarkStart w:id="112" w:name="_heading=h.r2r73f" w:colFirst="0" w:colLast="0"/>
      <w:bookmarkEnd w:id="112"/>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207723">
        <w:t>"</w:t>
      </w:r>
      <w:r w:rsidRPr="006A4D64">
        <w:t>the maximum distance that a sensor can detect a target</w:t>
      </w:r>
      <w:r w:rsidR="00207723">
        <w:t>"</w:t>
      </w:r>
      <w:r w:rsidRPr="006A4D64">
        <w:t xml:space="preserve"> [Wearn and Glover-Kapfer, 2017]) and account for variability in </w:t>
      </w:r>
      <w:hyperlink w:anchor="detection_probability">
        <w:r w:rsidRPr="006A4D64">
          <w:rPr>
            <w:rStyle w:val="Hyperlink"/>
          </w:rPr>
          <w:t>detection probability</w:t>
        </w:r>
      </w:hyperlink>
      <w:r w:rsidRPr="006A4D64">
        <w:t>.</w:t>
      </w:r>
    </w:p>
    <w:p w14:paraId="462B5911" w14:textId="4434D6AC" w:rsidR="00C20AD3" w:rsidRPr="006A4D64" w:rsidRDefault="00FD67F8" w:rsidP="00831ECB">
      <w:pPr>
        <w:pStyle w:val="Image"/>
      </w:pPr>
      <w:r w:rsidRPr="00C44E86">
        <w:lastRenderedPageBreak/>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2397354" cy="2214632"/>
                    </a:xfrm>
                    <a:prstGeom prst="rect">
                      <a:avLst/>
                    </a:prstGeom>
                    <a:ln/>
                  </pic:spPr>
                </pic:pic>
              </a:graphicData>
            </a:graphic>
          </wp:inline>
        </w:drawing>
      </w:r>
    </w:p>
    <w:p w14:paraId="7AEE0323" w14:textId="1A47EC5F" w:rsidR="00371431" w:rsidRDefault="00371431" w:rsidP="00C44E86">
      <w:pPr>
        <w:pStyle w:val="Caption"/>
        <w:spacing w:line="240" w:lineRule="auto"/>
        <w:ind w:left="540" w:right="360"/>
        <w:rPr>
          <w:b/>
        </w:rPr>
      </w:pPr>
      <w:bookmarkStart w:id="113" w:name="_heading=h.a3k1hlo5wkx3" w:colFirst="0" w:colLast="0"/>
      <w:bookmarkStart w:id="114" w:name="_Figure_6._Illustration"/>
      <w:bookmarkStart w:id="115" w:name="Fig6"/>
      <w:bookmarkStart w:id="116" w:name="TOC_surv_guidelines_fig_6"/>
      <w:bookmarkStart w:id="117" w:name="_Toc162352714"/>
      <w:bookmarkEnd w:id="113"/>
      <w:bookmarkEnd w:id="114"/>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6</w:t>
      </w:r>
      <w:r w:rsidRPr="00371431">
        <w:rPr>
          <w:b/>
          <w:bCs/>
        </w:rPr>
        <w:fldChar w:fldCharType="end"/>
      </w:r>
      <w:bookmarkEnd w:id="115"/>
      <w:bookmarkEnd w:id="116"/>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17"/>
    </w:p>
    <w:p w14:paraId="462B5913" w14:textId="376B79D4" w:rsidR="00C20AD3" w:rsidRPr="006A4D64" w:rsidRDefault="00BC26BA" w:rsidP="0038541A">
      <w:pPr>
        <w:pStyle w:val="Heading3"/>
      </w:pPr>
      <w:bookmarkStart w:id="118" w:name="_Toc162347861"/>
      <w:r w:rsidRPr="006A4D64">
        <w:t xml:space="preserve">Camera </w:t>
      </w:r>
      <w:r w:rsidR="00C53768">
        <w:t>h</w:t>
      </w:r>
      <w:r w:rsidRPr="006A4D64">
        <w:t>eight</w:t>
      </w:r>
      <w:bookmarkEnd w:id="118"/>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19" w:name="_Toc162347862"/>
      <w:r w:rsidRPr="006A4D64">
        <w:t>Camera angle</w:t>
      </w:r>
      <w:bookmarkEnd w:id="119"/>
    </w:p>
    <w:p w14:paraId="462B5916" w14:textId="00E4EA77" w:rsidR="00C20AD3" w:rsidRPr="006A4D64" w:rsidRDefault="00FD67F8">
      <w:pPr>
        <w:rPr>
          <w:color w:val="000000"/>
        </w:rPr>
      </w:pPr>
      <w:bookmarkStart w:id="120" w:name="_heading=h.11bux6d" w:colFirst="0" w:colLast="0"/>
      <w:bookmarkEnd w:id="120"/>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21" w:name="_Toc162347863"/>
      <w:r w:rsidRPr="006A4D64">
        <w:t xml:space="preserve">Camera </w:t>
      </w:r>
      <w:r w:rsidR="00C53768">
        <w:t>d</w:t>
      </w:r>
      <w:r w:rsidRPr="006A4D64">
        <w:t>irection</w:t>
      </w:r>
      <w:bookmarkEnd w:id="121"/>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D6FA4B"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207723">
        <w:t>"</w:t>
      </w:r>
      <w:r w:rsidR="00DE1CA5" w:rsidRPr="006A4D64">
        <w:t>0</w:t>
      </w:r>
      <w:r w:rsidR="00207723">
        <w:t>"</w:t>
      </w:r>
      <w:r w:rsidR="00DE1CA5" w:rsidRPr="006A4D64">
        <w:t xml:space="preserve"> degrees), or south (S; i.e. </w:t>
      </w:r>
      <w:r w:rsidR="00207723">
        <w:t>"</w:t>
      </w:r>
      <w:r w:rsidR="00DE1CA5" w:rsidRPr="006A4D64">
        <w:t>180</w:t>
      </w:r>
      <w:r w:rsidR="00207723">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22" w:name="_Field_of_View"/>
      <w:bookmarkStart w:id="123" w:name="_Toc162347864"/>
      <w:bookmarkEnd w:id="122"/>
      <w:r w:rsidRPr="006A4D64">
        <w:t>Field of View (FOV) and Walktest</w:t>
      </w:r>
      <w:bookmarkEnd w:id="123"/>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16484CAF" w:rsidR="00C20AD3" w:rsidRPr="006A4D64" w:rsidRDefault="00FD67F8">
      <w:r w:rsidRPr="006A4D64">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 xml:space="preserve">). </w:t>
      </w:r>
    </w:p>
    <w:p w14:paraId="462B591E" w14:textId="53CA57AD"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w:t>
      </w:r>
      <w:r w:rsidRPr="006A4D64">
        <w:lastRenderedPageBreak/>
        <w:t xml:space="preserve">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2FB418C1" w:rsidR="00C20AD3" w:rsidRPr="006A4D64" w:rsidRDefault="00FD67F8">
      <w:pPr>
        <w:pBdr>
          <w:top w:val="nil"/>
          <w:left w:val="nil"/>
          <w:bottom w:val="nil"/>
          <w:right w:val="nil"/>
          <w:between w:val="nil"/>
        </w:pBdr>
      </w:pPr>
      <w:r w:rsidRPr="006A4D64">
        <w:t xml:space="preserve">Placing a stake in front of the camera at a specified distance (i.e., the </w:t>
      </w:r>
      <w:r w:rsidR="00207723">
        <w:t>"</w:t>
      </w:r>
      <w:r w:rsidRPr="006A4D64">
        <w:t>stake distance</w:t>
      </w:r>
      <w:r w:rsidR="00207723">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4"/>
                    <a:srcRect/>
                    <a:stretch>
                      <a:fillRect/>
                    </a:stretch>
                  </pic:blipFill>
                  <pic:spPr>
                    <a:xfrm>
                      <a:off x="0" y="0"/>
                      <a:ext cx="5467527" cy="3385835"/>
                    </a:xfrm>
                    <a:prstGeom prst="rect">
                      <a:avLst/>
                    </a:prstGeom>
                    <a:ln/>
                  </pic:spPr>
                </pic:pic>
              </a:graphicData>
            </a:graphic>
          </wp:inline>
        </w:drawing>
      </w:r>
    </w:p>
    <w:p w14:paraId="299F98F7" w14:textId="119A277A" w:rsidR="00371431" w:rsidRDefault="00371431" w:rsidP="00901DA3">
      <w:pPr>
        <w:pStyle w:val="Caption"/>
        <w:rPr>
          <w:b/>
        </w:rPr>
      </w:pPr>
      <w:bookmarkStart w:id="124" w:name="_heading=h.o15uvfof48hq" w:colFirst="0" w:colLast="0"/>
      <w:bookmarkStart w:id="125" w:name="_Figure_7._The"/>
      <w:bookmarkStart w:id="126" w:name="TOC_surv_guidelines_fig_7"/>
      <w:bookmarkStart w:id="127" w:name="_Toc162352715"/>
      <w:bookmarkEnd w:id="124"/>
      <w:bookmarkEnd w:id="125"/>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7</w:t>
      </w:r>
      <w:r w:rsidRPr="00371431">
        <w:rPr>
          <w:b/>
          <w:bCs/>
        </w:rPr>
        <w:fldChar w:fldCharType="end"/>
      </w:r>
      <w:r w:rsidRPr="00371431">
        <w:rPr>
          <w:b/>
          <w:bCs/>
        </w:rPr>
        <w:t>.</w:t>
      </w:r>
      <w:r>
        <w:t xml:space="preserve"> </w:t>
      </w:r>
      <w:bookmarkEnd w:id="126"/>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27"/>
    </w:p>
    <w:p w14:paraId="462B5927" w14:textId="77777777" w:rsidR="00C20AD3" w:rsidRDefault="00FD67F8" w:rsidP="0038541A">
      <w:pPr>
        <w:pStyle w:val="Heading3"/>
      </w:pPr>
      <w:bookmarkStart w:id="128" w:name="_Toc162347865"/>
      <w:r w:rsidRPr="006A4D64">
        <w:t>Test image</w:t>
      </w:r>
      <w:bookmarkEnd w:id="128"/>
    </w:p>
    <w:p w14:paraId="0C414167" w14:textId="7F19A70B"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00207723">
        <w:t>.</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4ABA3155" w14:textId="77777777" w:rsidR="00207723" w:rsidRDefault="00207723" w:rsidP="00207723"/>
    <w:p w14:paraId="462B5929" w14:textId="0A13A4B3" w:rsidR="00C20AD3" w:rsidRPr="006A4D64" w:rsidRDefault="00FD67F8">
      <w:r w:rsidRPr="006A4D64">
        <w:lastRenderedPageBreak/>
        <w:t xml:space="preserve">A </w:t>
      </w:r>
      <w:hyperlink w:anchor="test_image">
        <w:r w:rsidRPr="006A4D64">
          <w:rPr>
            <w:rStyle w:val="Hyperlink"/>
          </w:rPr>
          <w:t>test image</w:t>
        </w:r>
      </w:hyperlink>
      <w:r w:rsidRPr="006A4D64">
        <w:t xml:space="preserve"> should include a </w:t>
      </w:r>
      <w:hyperlink w:anchor="test_image_sheet">
        <w:r w:rsidR="00207723"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hyperlink w:anchor="crew" w:history="1">
        <w:r w:rsidR="00207723" w:rsidRPr="00207723">
          <w:rPr>
            <w:rStyle w:val="Hyperlink"/>
            <w:szCs w:val="22"/>
          </w:rPr>
          <w:t>C</w:t>
        </w:r>
        <w:r w:rsidR="00207723" w:rsidRPr="00207723">
          <w:rPr>
            <w:rStyle w:val="Hyperlink"/>
          </w:rPr>
          <w:t>rew</w:t>
        </w:r>
      </w:hyperlink>
      <w:r w:rsidR="00207723" w:rsidRPr="006A4D64">
        <w:t>,</w:t>
      </w:r>
      <w:r w:rsidRPr="006A4D64">
        <w:t xml:space="preserve"> and </w:t>
      </w:r>
      <w:hyperlink w:anchor="deployment_start_date_time">
        <w:r w:rsidR="1FE23177" w:rsidRPr="1FE23177">
          <w:rPr>
            <w:rStyle w:val="Hyperlink"/>
          </w:rPr>
          <w:t>Deployment Start Date Time (DD-MMM-YYYY HH:MM:SS)</w:t>
        </w:r>
      </w:hyperlink>
      <w:r w:rsidR="1FE23177">
        <w:t>.</w:t>
      </w:r>
      <w:r w:rsidR="0060741A">
        <w:t xml:space="preserve"> </w:t>
      </w:r>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w:t>
      </w:r>
      <w:r w:rsidR="0060741A">
        <w:rPr>
          <w:rStyle w:val="Hyperlink"/>
          <w:color w:val="auto"/>
          <w:u w:val="none"/>
        </w:rPr>
        <w:t>for</w:t>
      </w:r>
      <w:r w:rsidR="00C17C35" w:rsidRPr="006A4D64">
        <w:rPr>
          <w:rStyle w:val="Hyperlink"/>
          <w:color w:val="auto"/>
          <w:u w:val="none"/>
        </w:rPr>
        <w:t xml:space="preserve">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29" w:name="_Toc162347866"/>
      <w:r w:rsidRPr="006A4D64">
        <w:t xml:space="preserve">Deployment </w:t>
      </w:r>
      <w:r w:rsidR="00C53768">
        <w:t>a</w:t>
      </w:r>
      <w:r w:rsidRPr="006A4D64">
        <w:t xml:space="preserve">rea </w:t>
      </w:r>
      <w:r w:rsidR="00C53768">
        <w:t>p</w:t>
      </w:r>
      <w:r w:rsidRPr="006A4D64">
        <w:t>hotos (optional)</w:t>
      </w:r>
      <w:bookmarkEnd w:id="129"/>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1CB8A080" w:rsidR="00A44A17" w:rsidRPr="006A4D64" w:rsidRDefault="00A44A17">
      <w:bookmarkStart w:id="130" w:name="_heading=h.3yqobt7" w:colFirst="0" w:colLast="0"/>
      <w:bookmarkEnd w:id="130"/>
      <w:r w:rsidRPr="006A4D64">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1DEC3B45" w:rsidR="00C20AD3" w:rsidRPr="006A4D64" w:rsidRDefault="00FD67F8">
      <w:bookmarkStart w:id="131" w:name="_heading=h.nhcpxmpik4c5" w:colFirst="0" w:colLast="0"/>
      <w:bookmarkEnd w:id="131"/>
      <w:r w:rsidRPr="006A4D64">
        <w:t xml:space="preserve">Record the image numbers (e.g., DSC100; </w:t>
      </w:r>
      <w:r w:rsidR="00207723">
        <w:t>"</w:t>
      </w:r>
      <w:hyperlink w:anchor="deployment_area_photo_numbers">
        <w:r w:rsidR="00F46D8B" w:rsidRPr="006A4D64">
          <w:rPr>
            <w:rStyle w:val="Hyperlink"/>
          </w:rPr>
          <w:t>Deployment Area Photo Numbers</w:t>
        </w:r>
      </w:hyperlink>
      <w:r w:rsidR="00207723">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32"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32"/>
    </w:p>
    <w:bookmarkStart w:id="133" w:name="_heading=h.t18w8t" w:colFirst="0" w:colLast="0"/>
    <w:bookmarkEnd w:id="133"/>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5">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6"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7" w:history="1">
        <w:r w:rsidR="001046A1" w:rsidRPr="00FD1571">
          <w:rPr>
            <w:rStyle w:val="Hyperlink"/>
          </w:rPr>
          <w:t>WildTrax</w:t>
        </w:r>
      </w:hyperlink>
      <w:r w:rsidRPr="006A4D64">
        <w:t xml:space="preserve"> (http://www.wildtrax.ca/) and/or </w:t>
      </w:r>
      <w:hyperlink r:id="rId78">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34" w:name="_Toc162347868"/>
      <w:r w:rsidRPr="006A4D64">
        <w:t xml:space="preserve">Field </w:t>
      </w:r>
      <w:r w:rsidRPr="0038541A">
        <w:t>equipment</w:t>
      </w:r>
      <w:bookmarkEnd w:id="134"/>
    </w:p>
    <w:p w14:paraId="462B5932" w14:textId="0AAA951F"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133562">
      <w:pPr>
        <w:pStyle w:val="Heading2"/>
      </w:pPr>
      <w:bookmarkStart w:id="135" w:name="_Toc162347869"/>
      <w:r w:rsidRPr="006A4D64">
        <w:t>Metadata</w:t>
      </w:r>
      <w:bookmarkEnd w:id="135"/>
    </w:p>
    <w:p w14:paraId="6294C3B2" w14:textId="7C56D1C5"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lastRenderedPageBreak/>
        <w:t>standards (</w:t>
      </w:r>
      <w:hyperlink r:id="rId79"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80"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207723">
        <w:t>"</w:t>
      </w:r>
      <w:r w:rsidR="00231ECF" w:rsidRPr="006A4D64">
        <w:t>visits</w:t>
      </w:r>
      <w:r w:rsidR="00207723">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81"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82">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83">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4"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36" w:name="_Toc162347870"/>
      <w:r w:rsidRPr="006A4D64">
        <w:t xml:space="preserve">Metadata – Deployment, </w:t>
      </w:r>
      <w:r w:rsidR="00D310A1" w:rsidRPr="006A4D64">
        <w:t>S</w:t>
      </w:r>
      <w:r w:rsidRPr="006A4D64">
        <w:t xml:space="preserve">ervice and </w:t>
      </w:r>
      <w:r w:rsidR="00D310A1" w:rsidRPr="006A4D64">
        <w:t>R</w:t>
      </w:r>
      <w:r w:rsidRPr="006A4D64">
        <w:t>etrieval</w:t>
      </w:r>
      <w:bookmarkEnd w:id="136"/>
    </w:p>
    <w:p w14:paraId="462B5937" w14:textId="7D7E7002"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207723">
        <w:t>"</w:t>
      </w:r>
      <w:hyperlink w:anchor="deployment_visit" w:history="1">
        <w:r w:rsidR="00C17C35" w:rsidRPr="006A4D64">
          <w:rPr>
            <w:rStyle w:val="Hyperlink"/>
            <w:szCs w:val="22"/>
          </w:rPr>
          <w:t>deployment visit</w:t>
        </w:r>
      </w:hyperlink>
      <w:r w:rsidR="00207723">
        <w:t>"</w:t>
      </w:r>
      <w:r w:rsidR="00D75E28" w:rsidRPr="006A4D64">
        <w:t>)</w:t>
      </w:r>
      <w:r w:rsidRPr="006A4D64">
        <w:t xml:space="preserve">, service, or retrieve </w:t>
      </w:r>
      <w:r w:rsidR="00D75E28" w:rsidRPr="006A4D64">
        <w:t>(</w:t>
      </w:r>
      <w:r w:rsidR="00207723">
        <w:t>"</w:t>
      </w:r>
      <w:hyperlink w:anchor="service_retrieval_visit" w:history="1">
        <w:r w:rsidR="00D75E28" w:rsidRPr="006A4D64">
          <w:rPr>
            <w:rStyle w:val="Hyperlink"/>
            <w:szCs w:val="22"/>
          </w:rPr>
          <w:t>service/retrieval visit</w:t>
        </w:r>
      </w:hyperlink>
      <w:r w:rsidR="00207723">
        <w:t>"</w:t>
      </w:r>
      <w:r w:rsidR="00D75E28" w:rsidRPr="006A4D64">
        <w:t xml:space="preserve">) </w:t>
      </w:r>
      <w:r w:rsidRPr="006A4D64">
        <w:t>a remote camera.</w:t>
      </w:r>
    </w:p>
    <w:p w14:paraId="7B2C981D" w14:textId="577CDCA4" w:rsidR="005D64E1" w:rsidRPr="001046A1" w:rsidRDefault="005D64E1" w:rsidP="005D64E1">
      <w:pPr>
        <w:pStyle w:val="TableA5Normal"/>
        <w:ind w:left="0" w:firstLine="0"/>
        <w:rPr>
          <w:sz w:val="22"/>
          <w:szCs w:val="22"/>
        </w:rPr>
      </w:pPr>
      <w:r w:rsidRPr="001046A1">
        <w:rPr>
          <w:sz w:val="22"/>
          <w:szCs w:val="22"/>
        </w:rPr>
        <w:t xml:space="preserve">A </w:t>
      </w:r>
      <w:r w:rsidR="00207723">
        <w:rPr>
          <w:sz w:val="22"/>
          <w:szCs w:val="22"/>
        </w:rPr>
        <w:t>"</w:t>
      </w:r>
      <w:r w:rsidRPr="001046A1">
        <w:rPr>
          <w:b/>
          <w:bCs/>
          <w:sz w:val="22"/>
          <w:szCs w:val="22"/>
        </w:rPr>
        <w:t>deployment visit</w:t>
      </w:r>
      <w:r w:rsidR="00207723">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7BD38EC9"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207723">
        <w:rPr>
          <w:sz w:val="22"/>
          <w:szCs w:val="22"/>
        </w:rPr>
        <w:t>"</w:t>
      </w:r>
      <w:r w:rsidRPr="001046A1">
        <w:rPr>
          <w:b/>
          <w:sz w:val="22"/>
          <w:szCs w:val="22"/>
        </w:rPr>
        <w:t>service</w:t>
      </w:r>
      <w:r w:rsidR="00207723">
        <w:rPr>
          <w:sz w:val="22"/>
          <w:szCs w:val="22"/>
        </w:rPr>
        <w:t>"</w:t>
      </w:r>
      <w:r w:rsidRPr="001046A1">
        <w:rPr>
          <w:sz w:val="22"/>
          <w:szCs w:val="22"/>
        </w:rPr>
        <w:t xml:space="preserve"> the camera and/or equipment (</w:t>
      </w:r>
      <w:r w:rsidR="00207723">
        <w:rPr>
          <w:sz w:val="22"/>
          <w:szCs w:val="22"/>
        </w:rPr>
        <w:t>"</w:t>
      </w:r>
      <w:hyperlink w:anchor="service_retrieval_crew" w:history="1">
        <w:r w:rsidR="0049319A" w:rsidRPr="001046A1">
          <w:rPr>
            <w:rStyle w:val="Hyperlink"/>
            <w:szCs w:val="22"/>
          </w:rPr>
          <w:t>Service/Retrieval Crew</w:t>
        </w:r>
      </w:hyperlink>
      <w:r w:rsidR="00207723">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207723">
        <w:rPr>
          <w:sz w:val="22"/>
          <w:szCs w:val="22"/>
        </w:rPr>
        <w:t>"</w:t>
      </w:r>
      <w:r w:rsidRPr="001046A1">
        <w:rPr>
          <w:b/>
          <w:sz w:val="22"/>
          <w:szCs w:val="22"/>
        </w:rPr>
        <w:t>retrieval</w:t>
      </w:r>
      <w:r w:rsidR="00207723">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3B38DE3B"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207723">
        <w:rPr>
          <w:rFonts w:ascii="Arial" w:hAnsi="Arial" w:cs="Arial"/>
          <w:color w:val="000000"/>
          <w:sz w:val="22"/>
          <w:szCs w:val="22"/>
        </w:rPr>
        <w:t>"</w:t>
      </w:r>
      <w:r w:rsidRPr="006A4D64">
        <w:rPr>
          <w:rFonts w:ascii="Arial" w:hAnsi="Arial" w:cs="Arial"/>
          <w:color w:val="000000"/>
          <w:sz w:val="22"/>
          <w:szCs w:val="22"/>
        </w:rPr>
        <w:t>groups</w:t>
      </w:r>
      <w:r w:rsidR="00207723">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lastRenderedPageBreak/>
        <w:t>Image Set Information (collected as a combination of information from deployment and service/retrieval visits metadata)</w:t>
      </w:r>
    </w:p>
    <w:p w14:paraId="04645FA4" w14:textId="0FB2503C"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37" w:name="_Toc162347871"/>
      <w:r w:rsidRPr="006A4D64">
        <w:t>Spatial information</w:t>
      </w:r>
      <w:bookmarkEnd w:id="137"/>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38" w:name="_Toc162347872"/>
      <w:r w:rsidRPr="006A4D64">
        <w:t>SD card retrieval</w:t>
      </w:r>
      <w:bookmarkEnd w:id="138"/>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39" w:name="_Toc162347873"/>
      <w:r w:rsidRPr="006A4D64">
        <w:t>Data management and processing</w:t>
      </w:r>
      <w:bookmarkEnd w:id="139"/>
    </w:p>
    <w:p w14:paraId="24611F96" w14:textId="0EA8FFB6" w:rsidR="00FB346C" w:rsidRPr="006A4D64" w:rsidRDefault="00FB346C" w:rsidP="00133562">
      <w:pPr>
        <w:pStyle w:val="Heading2"/>
      </w:pPr>
      <w:bookmarkStart w:id="140" w:name="_Toc140000404"/>
      <w:bookmarkStart w:id="141" w:name="_Toc140000521"/>
      <w:bookmarkStart w:id="142" w:name="_Toc162347874"/>
      <w:bookmarkEnd w:id="140"/>
      <w:bookmarkEnd w:id="141"/>
      <w:r w:rsidRPr="006A4D64">
        <w:t>Software and tools</w:t>
      </w:r>
      <w:bookmarkEnd w:id="142"/>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5">
        <w:r w:rsidRPr="00566FC3">
          <w:rPr>
            <w:rStyle w:val="Hyperlink"/>
          </w:rPr>
          <w:t>WildTrax</w:t>
        </w:r>
      </w:hyperlink>
      <w:hyperlink r:id="rId86">
        <w:r w:rsidRPr="00566FC3">
          <w:rPr>
            <w:color w:val="000000"/>
          </w:rPr>
          <w:t>,</w:t>
        </w:r>
      </w:hyperlink>
      <w:r w:rsidRPr="00566FC3">
        <w:rPr>
          <w:color w:val="365F91"/>
        </w:rPr>
        <w:t xml:space="preserve"> </w:t>
      </w:r>
      <w:hyperlink r:id="rId87">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8">
        <w:r w:rsidRPr="006A4D64">
          <w:rPr>
            <w:rStyle w:val="Hyperlink"/>
          </w:rPr>
          <w:t>eMammal</w:t>
        </w:r>
      </w:hyperlink>
      <w:r w:rsidRPr="006A4D64">
        <w:rPr>
          <w:color w:val="000000"/>
        </w:rPr>
        <w:t xml:space="preserve"> (McS</w:t>
      </w:r>
      <w:r w:rsidRPr="006A4D64">
        <w:t xml:space="preserve">hea et al., 2015). </w:t>
      </w:r>
      <w:hyperlink r:id="rId89">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79842CE7"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207723">
        <w:t>"</w:t>
      </w:r>
      <w:hyperlink r:id="rId90">
        <w:r w:rsidRPr="006A4D64">
          <w:rPr>
            <w:rStyle w:val="Hyperlink"/>
          </w:rPr>
          <w:t>A comparison of different camera data platforms</w:t>
        </w:r>
      </w:hyperlink>
      <w:r w:rsidRPr="006A4D64">
        <w:rPr>
          <w:rStyle w:val="Hyperlink"/>
        </w:rPr>
        <w:t>.</w:t>
      </w:r>
      <w:r w:rsidR="00207723">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133562">
      <w:pPr>
        <w:pStyle w:val="Heading2"/>
      </w:pPr>
      <w:bookmarkStart w:id="143" w:name="_Toc162347875"/>
      <w:r w:rsidRPr="006A4D64">
        <w:lastRenderedPageBreak/>
        <w:t>Data storage (archival)</w:t>
      </w:r>
      <w:bookmarkEnd w:id="143"/>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91">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92"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93">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4">
        <w:r w:rsidRPr="006A4D64">
          <w:rPr>
            <w:rStyle w:val="Hyperlink"/>
          </w:rPr>
          <w:t>WildTrax</w:t>
        </w:r>
      </w:hyperlink>
      <w:r w:rsidRPr="006A4D64">
        <w:t xml:space="preserve">, </w:t>
      </w:r>
      <w:hyperlink r:id="rId95">
        <w:r w:rsidRPr="006A4D64">
          <w:rPr>
            <w:rStyle w:val="Hyperlink"/>
          </w:rPr>
          <w:t>eMammal</w:t>
        </w:r>
      </w:hyperlink>
      <w:r w:rsidRPr="006A4D64">
        <w:t xml:space="preserve"> (McShea et al., 2015), </w:t>
      </w:r>
      <w:hyperlink r:id="rId96">
        <w:r w:rsidRPr="006A4D64">
          <w:rPr>
            <w:rStyle w:val="Hyperlink"/>
          </w:rPr>
          <w:t>Wildlife Insights</w:t>
        </w:r>
      </w:hyperlink>
      <w:r w:rsidRPr="006A4D64">
        <w:t xml:space="preserve"> (Ahumada et al., 2019) 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7">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8">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44" w:name="_heading=h.kqmvb9" w:colFirst="0" w:colLast="0"/>
      <w:bookmarkEnd w:id="144"/>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133562">
      <w:pPr>
        <w:pStyle w:val="Heading2"/>
      </w:pPr>
      <w:bookmarkStart w:id="145" w:name="_Toc162347876"/>
      <w:r w:rsidRPr="006A4D64">
        <w:t>Image processing</w:t>
      </w:r>
      <w:bookmarkEnd w:id="145"/>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46" w:name="_heading=h.43v86uo" w:colFirst="0" w:colLast="0"/>
      <w:bookmarkStart w:id="147" w:name="_Toc162347877"/>
      <w:bookmarkEnd w:id="146"/>
      <w:r w:rsidRPr="006A4D64">
        <w:t>Image names</w:t>
      </w:r>
      <w:bookmarkEnd w:id="147"/>
      <w:r w:rsidRPr="006A4D64">
        <w:t xml:space="preserve"> </w:t>
      </w:r>
    </w:p>
    <w:p w14:paraId="602CD7B8" w14:textId="32D485F0" w:rsidR="00694533" w:rsidRPr="006A4D64" w:rsidRDefault="00694533" w:rsidP="273B1FA1">
      <w:bookmarkStart w:id="148" w:name="_heading=h.3i5g9y3" w:colFirst="0" w:colLast="0"/>
      <w:bookmarkEnd w:id="148"/>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w:t>
      </w:r>
      <w:r w:rsidRPr="006A4D64">
        <w:rPr>
          <w:color w:val="000000" w:themeColor="text1"/>
        </w:rPr>
        <w:lastRenderedPageBreak/>
        <w:t xml:space="preserve">from which it was collected). </w:t>
      </w:r>
      <w:r w:rsidR="00FD67F8" w:rsidRPr="006A4D64">
        <w:t xml:space="preserve">Refer to the </w:t>
      </w:r>
      <w:hyperlink r:id="rId99"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100">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101">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102">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103">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49" w:name="_Toc162347878"/>
      <w:r w:rsidRPr="006A4D64">
        <w:t>Image classification and tagging</w:t>
      </w:r>
      <w:bookmarkEnd w:id="149"/>
    </w:p>
    <w:p w14:paraId="462B594F" w14:textId="08E8BF70"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207723">
        <w:t>"</w:t>
      </w:r>
      <w:r w:rsidR="00FD67F8" w:rsidRPr="006A4D64">
        <w:rPr>
          <w:rStyle w:val="Hyperlink"/>
        </w:rPr>
        <w:t>image tagging</w:t>
      </w:r>
      <w:r w:rsidR="00FD67F8" w:rsidRPr="006A4D64">
        <w:t>.</w:t>
      </w:r>
      <w:r w:rsidR="00207723">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A8B37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00207723">
        <w:t>"</w:t>
      </w:r>
      <w:r w:rsidRPr="006A4D64">
        <w:t>observer,</w:t>
      </w:r>
      <w:r w:rsidR="00207723">
        <w:t>"</w:t>
      </w:r>
      <w:r w:rsidRPr="006A4D64">
        <w:t xml:space="preserve"> </w:t>
      </w:r>
      <w:r w:rsidR="00207723">
        <w:t>"</w:t>
      </w:r>
      <w:r w:rsidRPr="006A4D64">
        <w:t>interpreter</w:t>
      </w:r>
      <w:r w:rsidR="00207723">
        <w:t>"</w:t>
      </w:r>
      <w:r w:rsidR="00854F4E" w:rsidRPr="006A4D64">
        <w:t xml:space="preserve"> or </w:t>
      </w:r>
      <w:r w:rsidR="00207723">
        <w:t>"</w:t>
      </w:r>
      <w:r w:rsidRPr="006A4D64">
        <w:t>tagger</w:t>
      </w:r>
      <w:r w:rsidR="00207723">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4"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5">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50" w:name="_Use_of_artificial"/>
      <w:bookmarkStart w:id="151" w:name="_Toc162347879"/>
      <w:bookmarkEnd w:id="150"/>
      <w:r w:rsidRPr="006A4D64">
        <w:t>Use of artificial intelligence (MegaDetector)</w:t>
      </w:r>
      <w:bookmarkEnd w:id="151"/>
    </w:p>
    <w:p w14:paraId="462B5954" w14:textId="47A65F4F"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6">
        <w:r w:rsidRPr="006A4D64">
          <w:rPr>
            <w:rStyle w:val="Hyperlink"/>
          </w:rPr>
          <w:t xml:space="preserve">Microsoft's MegaDetector </w:t>
        </w:r>
      </w:hyperlink>
      <w:r w:rsidRPr="006A4D64">
        <w:t xml:space="preserve">(Beery et al., 2019) is the most used AI platform for this purpose. </w:t>
      </w:r>
      <w:hyperlink r:id="rId107">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00207723">
        <w:t>"</w:t>
      </w:r>
      <w:r w:rsidRPr="006A4D64">
        <w:t>EMPTY</w:t>
      </w:r>
      <w:r w:rsidR="00207723">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8">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lastRenderedPageBreak/>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12173CAA" w:rsidR="00C20AD3" w:rsidRPr="006A4D64" w:rsidRDefault="00FD67F8">
      <w:r w:rsidRPr="006A4D64">
        <w:t xml:space="preserve">The online version of </w:t>
      </w:r>
      <w:hyperlink r:id="rId109">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10">
        <w:r w:rsidRPr="006A4D64">
          <w:rPr>
            <w:rStyle w:val="Hyperlink"/>
          </w:rPr>
          <w:t>Megadetector</w:t>
        </w:r>
      </w:hyperlink>
      <w:r w:rsidRPr="006A4D64">
        <w:t xml:space="preserve"> to </w:t>
      </w:r>
      <w:r w:rsidR="00207723">
        <w:t>"</w:t>
      </w:r>
      <w:r w:rsidRPr="006A4D64">
        <w:t>train</w:t>
      </w:r>
      <w:r w:rsidR="00207723">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11">
        <w:r w:rsidR="00FD67F8" w:rsidRPr="006A4D64">
          <w:rPr>
            <w:rStyle w:val="Hyperlink"/>
          </w:rPr>
          <w:t>MegaDetector</w:t>
        </w:r>
      </w:hyperlink>
      <w:r w:rsidR="00FD67F8" w:rsidRPr="006A4D64">
        <w:t xml:space="preserve"> can also be downloaded and run on a Windows-based machine (most simply using </w:t>
      </w:r>
      <w:hyperlink r:id="rId112"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13">
        <w:r w:rsidRPr="006A4D64">
          <w:rPr>
            <w:rStyle w:val="Hyperlink"/>
          </w:rPr>
          <w:t>Timelapse</w:t>
        </w:r>
      </w:hyperlink>
      <w:r w:rsidRPr="006A4D64">
        <w:rPr>
          <w:rStyle w:val="Hyperlink"/>
        </w:rPr>
        <w:t>2</w:t>
      </w:r>
      <w:r w:rsidRPr="006A4D64">
        <w:rPr>
          <w:color w:val="000000"/>
        </w:rPr>
        <w:t xml:space="preserve"> or </w:t>
      </w:r>
      <w:hyperlink r:id="rId114">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5">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6">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7">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8">
        <w:r w:rsidRPr="006A4D64">
          <w:rPr>
            <w:rStyle w:val="Hyperlink"/>
          </w:rPr>
          <w:t>Microsoft’s MegaDetector GitHub page</w:t>
        </w:r>
      </w:hyperlink>
      <w:hyperlink r:id="rId119">
        <w:r w:rsidRPr="006A4D64">
          <w:rPr>
            <w:color w:val="365F91"/>
          </w:rPr>
          <w:t xml:space="preserve"> </w:t>
        </w:r>
      </w:hyperlink>
      <w:r w:rsidRPr="006A4D64">
        <w:t xml:space="preserve">(Beery et al., 2019) or </w:t>
      </w:r>
      <w:hyperlink r:id="rId120">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52" w:name="_Human_images"/>
      <w:bookmarkStart w:id="153" w:name="_Toc162347880"/>
      <w:bookmarkEnd w:id="152"/>
      <w:r w:rsidRPr="006A4D64">
        <w:t>Human images</w:t>
      </w:r>
      <w:bookmarkEnd w:id="153"/>
    </w:p>
    <w:p w14:paraId="462B595B" w14:textId="42FE1B07" w:rsidR="00C20AD3" w:rsidRPr="006A4D64" w:rsidRDefault="00FD67F8">
      <w:bookmarkStart w:id="154" w:name="_heading=h.kmq3benni9p1" w:colFirst="0" w:colLast="0"/>
      <w:bookmarkEnd w:id="154"/>
      <w:r w:rsidRPr="006A4D64">
        <w:t xml:space="preserve">Images that allow for the identification of people (e.g., faces or vehicle license plates) should not be uploaded to some databases for privacy reasons. Detections of humans can be managed locally using specific </w:t>
      </w:r>
      <w:r w:rsidR="00207723">
        <w:t>"</w:t>
      </w:r>
      <w:r w:rsidRPr="006A4D64">
        <w:t>face-blurring</w:t>
      </w:r>
      <w:r w:rsidR="00207723">
        <w:t>"</w:t>
      </w:r>
      <w:r w:rsidRPr="006A4D64">
        <w:t xml:space="preserve"> tools that are available using some R-scripts (e.g., </w:t>
      </w:r>
      <w:hyperlink r:id="rId121">
        <w:r w:rsidRPr="006A4D64">
          <w:rPr>
            <w:rStyle w:val="Hyperlink"/>
          </w:rPr>
          <w:t>WildCoLab’s FaceBlur R-script</w:t>
        </w:r>
      </w:hyperlink>
      <w:r w:rsidRPr="006A4D64">
        <w:t xml:space="preserve"> (WildCo Lab, 2021a) or databases (e.g., </w:t>
      </w:r>
      <w:hyperlink r:id="rId122">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133562">
      <w:pPr>
        <w:pStyle w:val="Heading2"/>
      </w:pPr>
      <w:bookmarkStart w:id="155" w:name="_Toc162347881"/>
      <w:r w:rsidRPr="006A4D64">
        <w:t>Data analysis</w:t>
      </w:r>
      <w:bookmarkEnd w:id="155"/>
    </w:p>
    <w:p w14:paraId="462B595D" w14:textId="749A961D" w:rsidR="00C20AD3" w:rsidRPr="006A4D64" w:rsidRDefault="00FD67F8">
      <w:r w:rsidRPr="006A4D64">
        <w:t xml:space="preserve">There are many analytical resources available online, such as the </w:t>
      </w:r>
      <w:hyperlink r:id="rId123">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t xml:space="preserve">As well, Wearn and Glover-Kapfer (2017) contains a detailed summary of analytical software (including R packages) for camera users (see pg. 160–162 in Wearn &amp; Glover-Kapfer, 2017). </w:t>
      </w:r>
      <w:r w:rsidRPr="006A4D64">
        <w:lastRenderedPageBreak/>
        <w:t xml:space="preserve">Some software packages (e.g., </w:t>
      </w:r>
      <w:hyperlink r:id="rId124">
        <w:r w:rsidRPr="006A4D64">
          <w:rPr>
            <w:rStyle w:val="Hyperlink"/>
          </w:rPr>
          <w:t>eMammal</w:t>
        </w:r>
      </w:hyperlink>
      <w:r w:rsidRPr="006A4D64">
        <w:t xml:space="preserve"> [McShea et al., 2015], </w:t>
      </w:r>
      <w:hyperlink r:id="rId125">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D70BE8">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D70BE8">
          <w:type w:val="continuous"/>
          <w:pgSz w:w="12240" w:h="15840"/>
          <w:pgMar w:top="1440" w:right="1440" w:bottom="794" w:left="1440" w:header="709" w:footer="680" w:gutter="0"/>
          <w:cols w:space="720"/>
        </w:sectPr>
      </w:pPr>
    </w:p>
    <w:p w14:paraId="462B5961" w14:textId="77777777" w:rsidR="00C20AD3" w:rsidRPr="006A4D64" w:rsidRDefault="00FD67F8" w:rsidP="006C28C9">
      <w:pPr>
        <w:pStyle w:val="Heading2"/>
        <w:spacing w:before="0"/>
        <w:jc w:val="both"/>
      </w:pPr>
      <w:bookmarkStart w:id="156" w:name="_Useful_websites"/>
      <w:bookmarkStart w:id="157" w:name="_Toc162347882"/>
      <w:bookmarkEnd w:id="156"/>
      <w:r w:rsidRPr="006A4D64">
        <w:lastRenderedPageBreak/>
        <w:t>Useful websites</w:t>
      </w:r>
      <w:bookmarkEnd w:id="157"/>
    </w:p>
    <w:p w14:paraId="462B5962" w14:textId="20C9DEFC" w:rsidR="00C20AD3" w:rsidRPr="00901DA3" w:rsidRDefault="003F7540" w:rsidP="00AF379D">
      <w:pPr>
        <w:pStyle w:val="Heading5"/>
        <w:rPr>
          <w:b/>
        </w:rPr>
      </w:pPr>
      <w:bookmarkStart w:id="158" w:name="_heading=h.pv6qcq" w:colFirst="0" w:colLast="0"/>
      <w:bookmarkStart w:id="159" w:name="Table1"/>
      <w:bookmarkStart w:id="160" w:name="TOC_surv_guidelines_useful_websites"/>
      <w:bookmarkStart w:id="161" w:name="_Toc162353627"/>
      <w:bookmarkEnd w:id="158"/>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545A30">
        <w:rPr>
          <w:b/>
          <w:noProof/>
        </w:rPr>
        <w:t>1</w:t>
      </w:r>
      <w:r w:rsidRPr="003F7540">
        <w:rPr>
          <w:b/>
        </w:rPr>
        <w:fldChar w:fldCharType="end"/>
      </w:r>
      <w:r w:rsidRPr="003F7540">
        <w:rPr>
          <w:b/>
        </w:rPr>
        <w:t>.</w:t>
      </w:r>
      <w:r>
        <w:t xml:space="preserve"> </w:t>
      </w:r>
      <w:bookmarkEnd w:id="159"/>
      <w:bookmarkEnd w:id="160"/>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6">
        <w:r w:rsidRPr="006A4D64">
          <w:rPr>
            <w:rStyle w:val="Hyperlink"/>
          </w:rPr>
          <w:t>https://wildcams.ca/library/camera-trap-software-and-data-management</w:t>
        </w:r>
      </w:hyperlink>
      <w:r w:rsidRPr="006A4D64">
        <w:t xml:space="preserve"> for a comprehensive comparison of commonly used software platforms.</w:t>
      </w:r>
      <w:bookmarkEnd w:id="161"/>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Data analysis /  analytics</w:t>
            </w:r>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7">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8">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9">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30">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31">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32">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33">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4">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5">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6">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7">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8">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9">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D70BE8">
          <w:pgSz w:w="15840" w:h="12240" w:orient="landscape"/>
          <w:pgMar w:top="1367" w:right="1468" w:bottom="1137" w:left="1440" w:header="709" w:footer="709" w:gutter="0"/>
          <w:cols w:space="720"/>
        </w:sectPr>
      </w:pPr>
      <w:bookmarkStart w:id="162" w:name="_heading=h.d26nf6a8pbhd" w:colFirst="0" w:colLast="0"/>
      <w:bookmarkEnd w:id="162"/>
    </w:p>
    <w:p w14:paraId="462B59CA" w14:textId="33566596" w:rsidR="00C20AD3" w:rsidRPr="006A4D64" w:rsidRDefault="00FD67F8" w:rsidP="005D64E1">
      <w:pPr>
        <w:pStyle w:val="Heading1"/>
        <w:spacing w:before="0"/>
      </w:pPr>
      <w:bookmarkStart w:id="163" w:name="_Toc162347883"/>
      <w:r w:rsidRPr="006A4D64">
        <w:lastRenderedPageBreak/>
        <w:t>References</w:t>
      </w:r>
      <w:bookmarkEnd w:id="163"/>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40">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41">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42">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43"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4">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5">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6">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7">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8">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9">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50">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51">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52">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w:t>
      </w:r>
      <w:r w:rsidR="00551B91" w:rsidRPr="006A4D64">
        <w:rPr>
          <w:sz w:val="19"/>
          <w:szCs w:val="19"/>
        </w:rPr>
        <w:lastRenderedPageBreak/>
        <w:t xml:space="preserve">Forest Species with Camera Trap Distance Sampling. </w:t>
      </w:r>
      <w:r w:rsidRPr="006A4D64">
        <w:rPr>
          <w:i/>
          <w:sz w:val="19"/>
          <w:szCs w:val="19"/>
        </w:rPr>
        <w:t>Journal of Applied Ecology, 57</w:t>
      </w:r>
      <w:r w:rsidRPr="006A4D64">
        <w:rPr>
          <w:sz w:val="19"/>
          <w:szCs w:val="19"/>
        </w:rPr>
        <w:t xml:space="preserve">(5), 963–974. </w:t>
      </w:r>
      <w:hyperlink r:id="rId153">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4">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5">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6">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7">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8">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r w:rsidR="00551B91" w:rsidRPr="006A4D64">
        <w:rPr>
          <w:sz w:val="19"/>
          <w:szCs w:val="19"/>
        </w:rPr>
        <w:t xml:space="preserve">In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9">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us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60">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In Animal Ecology: Methods and Analyses </w:t>
      </w:r>
      <w:r w:rsidRPr="006A4D64">
        <w:rPr>
          <w:sz w:val="19"/>
          <w:szCs w:val="19"/>
        </w:rPr>
        <w:t xml:space="preserve">(pp. 57–70). Springer. </w:t>
      </w:r>
      <w:hyperlink r:id="rId161">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62">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63">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4">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Review of Factors To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5">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6">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7">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8">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9">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70"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71">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72">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64" w:name="_heading=h.48zs1w5" w:colFirst="0" w:colLast="0"/>
      <w:bookmarkEnd w:id="164"/>
      <w:r w:rsidRPr="006A4D64">
        <w:rPr>
          <w:sz w:val="19"/>
          <w:szCs w:val="19"/>
        </w:rPr>
        <w:t xml:space="preserve">Colyn, R. B., Radloff, F., &amp; O’Riain, M. J. (2018). Camera trapping mammals in the scrubland’s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73">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4">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5">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6">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7"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8">
        <w:r w:rsidRPr="006A4D64">
          <w:rPr>
            <w:rStyle w:val="Hyperlink"/>
            <w:sz w:val="19"/>
            <w:szCs w:val="19"/>
          </w:rPr>
          <w:t>https://doi.org/</w:t>
        </w:r>
      </w:hyperlink>
      <w:hyperlink r:id="rId179">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80">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81">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82">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In Marked Populations</w:t>
      </w:r>
      <w:r w:rsidRPr="006A4D64">
        <w:rPr>
          <w:sz w:val="19"/>
          <w:szCs w:val="19"/>
        </w:rPr>
        <w:t xml:space="preserve"> (pp. 255–269). </w:t>
      </w:r>
      <w:hyperlink r:id="rId183">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4">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5">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6">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7">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8">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rapidly and accurately classify human and animal detections for research and application in recreation ecology. </w:t>
      </w:r>
      <w:r w:rsidRPr="006A4D64">
        <w:rPr>
          <w:i/>
          <w:sz w:val="19"/>
          <w:szCs w:val="19"/>
        </w:rPr>
        <w:t>Global Ecology and Conservation, 35</w:t>
      </w:r>
      <w:r w:rsidRPr="006A4D64">
        <w:rPr>
          <w:sz w:val="19"/>
          <w:szCs w:val="19"/>
        </w:rPr>
        <w:t xml:space="preserve">. </w:t>
      </w:r>
      <w:hyperlink r:id="rId189">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90"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91">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92">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93">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4">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5">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6">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7">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8">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9">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remotely-triggered camera traps. </w:t>
      </w:r>
      <w:r w:rsidRPr="006A4D64">
        <w:rPr>
          <w:i/>
          <w:sz w:val="19"/>
          <w:szCs w:val="19"/>
        </w:rPr>
        <w:t>Oryx, 44</w:t>
      </w:r>
      <w:r w:rsidRPr="006A4D64">
        <w:rPr>
          <w:sz w:val="19"/>
          <w:szCs w:val="19"/>
        </w:rPr>
        <w:t xml:space="preserve">(2), 219–222. </w:t>
      </w:r>
      <w:hyperlink r:id="rId200">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201">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202">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203">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4"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5"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65" w:name="_heading=h.2o52c3y" w:colFirst="0" w:colLast="0"/>
      <w:bookmarkEnd w:id="165"/>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6">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7">
        <w:r w:rsidRPr="006A4D64">
          <w:rPr>
            <w:rStyle w:val="Hyperlink"/>
            <w:sz w:val="19"/>
            <w:szCs w:val="19"/>
          </w:rPr>
          <w:t>https://saul.cpsc.ucalgary.ca/timelapse/pmwiki.php?n=Main.</w:t>
        </w:r>
      </w:hyperlink>
      <w:hyperlink r:id="rId208">
        <w:r w:rsidRPr="006A4D64">
          <w:rPr>
            <w:rStyle w:val="Hyperlink"/>
            <w:sz w:val="19"/>
            <w:szCs w:val="19"/>
          </w:rPr>
          <w:t>Download2</w:t>
        </w:r>
      </w:hyperlink>
      <w:hyperlink r:id="rId209">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10">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11">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12">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13">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4">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5">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6">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7">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8">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9">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20">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21">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22">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23">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4">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5">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Camera Traps In Animal Ecology: Methods and Analyses</w:t>
      </w:r>
      <w:r w:rsidRPr="006A4D64">
        <w:rPr>
          <w:sz w:val="19"/>
          <w:szCs w:val="19"/>
        </w:rPr>
        <w:t xml:space="preserve"> (pp. 9–117). Springer. </w:t>
      </w:r>
      <w:hyperlink r:id="rId226">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7">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8">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9">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30">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31">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32">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33">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4">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5">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small isolated forest of southern Thailand. </w:t>
      </w:r>
      <w:r w:rsidRPr="006A4D64">
        <w:rPr>
          <w:i/>
          <w:sz w:val="19"/>
          <w:szCs w:val="19"/>
        </w:rPr>
        <w:t>Raffles Bulletin of Zoology, 58</w:t>
      </w:r>
      <w:r w:rsidRPr="006A4D64">
        <w:rPr>
          <w:sz w:val="19"/>
          <w:szCs w:val="19"/>
        </w:rPr>
        <w:t xml:space="preserve">(1), 145–156. </w:t>
      </w:r>
      <w:hyperlink r:id="rId236">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Camera Traps In Animal Ecology: Methods and Analyses</w:t>
      </w:r>
      <w:r w:rsidRPr="006A4D64">
        <w:rPr>
          <w:sz w:val="19"/>
          <w:szCs w:val="19"/>
        </w:rPr>
        <w:t xml:space="preserve"> (pp. 9–26). Springer. </w:t>
      </w:r>
      <w:hyperlink r:id="rId237">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8">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9">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40">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41">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42">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43">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4">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5">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6">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7">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8">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9">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50">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51">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52">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53">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4">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replacement or the number of marked individuals is unknown. </w:t>
      </w:r>
      <w:r w:rsidRPr="006A4D64">
        <w:rPr>
          <w:i/>
          <w:sz w:val="19"/>
          <w:szCs w:val="19"/>
        </w:rPr>
        <w:t>Biometrics, 65</w:t>
      </w:r>
      <w:r w:rsidRPr="006A4D64">
        <w:rPr>
          <w:sz w:val="19"/>
          <w:szCs w:val="19"/>
        </w:rPr>
        <w:t xml:space="preserve">(1), 237–246. </w:t>
      </w:r>
      <w:hyperlink r:id="rId255">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6">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7">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8">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9">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60">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61">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62">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63">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4">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5">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6"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7">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8">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9">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70"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71">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72">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73">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4">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5">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6">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7">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8">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In Animal Ecology: Methods and Analyses </w:t>
      </w:r>
      <w:r w:rsidRPr="006A4D64">
        <w:rPr>
          <w:sz w:val="19"/>
          <w:szCs w:val="19"/>
        </w:rPr>
        <w:t xml:space="preserve">(pp. 71–96). Springer. </w:t>
      </w:r>
      <w:hyperlink r:id="rId279">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80">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In Animal Ecology: Methods and Analyses </w:t>
      </w:r>
      <w:r w:rsidRPr="006A4D64">
        <w:rPr>
          <w:sz w:val="19"/>
          <w:szCs w:val="19"/>
        </w:rPr>
        <w:t xml:space="preserve">(pp. 233–252). Springer. </w:t>
      </w:r>
      <w:hyperlink r:id="rId281">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82">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In Animal Ecology: Methods and Analyses </w:t>
      </w:r>
      <w:r w:rsidRPr="006A4D64">
        <w:rPr>
          <w:sz w:val="19"/>
          <w:szCs w:val="19"/>
        </w:rPr>
        <w:t xml:space="preserve">(pp. 191–206). Springer. </w:t>
      </w:r>
      <w:hyperlink r:id="rId283">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4">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Occupancy estimation for rare species using a spatially</w:t>
      </w:r>
      <w:r w:rsidRPr="006A4D64">
        <w:rPr>
          <w:rFonts w:ascii="Cambria Math" w:hAnsi="Cambria Math" w:cs="Cambria Math"/>
          <w:sz w:val="19"/>
          <w:szCs w:val="19"/>
        </w:rPr>
        <w:t>‐</w:t>
      </w:r>
      <w:r w:rsidRPr="006A4D64">
        <w:rPr>
          <w:sz w:val="19"/>
          <w:szCs w:val="19"/>
        </w:rPr>
        <w:t xml:space="preserve">adaptive sampling design. </w:t>
      </w:r>
      <w:r w:rsidRPr="006A4D64">
        <w:rPr>
          <w:i/>
          <w:sz w:val="19"/>
          <w:szCs w:val="19"/>
        </w:rPr>
        <w:t>Methods in Ecology and Evolution, 7</w:t>
      </w:r>
      <w:r w:rsidRPr="006A4D64">
        <w:rPr>
          <w:sz w:val="19"/>
          <w:szCs w:val="19"/>
        </w:rPr>
        <w:t xml:space="preserve">(3), 285–293. </w:t>
      </w:r>
      <w:hyperlink r:id="rId285">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6">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Palencia, P., Vicente, J., Soriguer, R. C., &amp; Acevedo, P. (2022). Towards a best</w:t>
      </w:r>
      <w:r w:rsidRPr="006A4D64">
        <w:rPr>
          <w:rFonts w:ascii="Cambria Math" w:hAnsi="Cambria Math" w:cs="Cambria Math"/>
          <w:sz w:val="19"/>
          <w:szCs w:val="19"/>
        </w:rPr>
        <w:t>‐</w:t>
      </w:r>
      <w:r w:rsidRPr="006A4D64">
        <w:rPr>
          <w:sz w:val="19"/>
          <w:szCs w:val="19"/>
        </w:rPr>
        <w:t xml:space="preserve">practices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7">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8">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9">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90">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91">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92">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93">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4">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5">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6">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7">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8">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9">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300">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295FBB01"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Surveys Using Camera Traps: Are We Looking to a Brighter Future?</w:t>
      </w:r>
      <w:r w:rsidR="00207723">
        <w:rPr>
          <w:sz w:val="19"/>
          <w:szCs w:val="19"/>
        </w:rPr>
        <w:t>"</w:t>
      </w:r>
      <w:r w:rsidRPr="00B46BBA">
        <w:rPr>
          <w:sz w:val="19"/>
          <w:szCs w:val="19"/>
        </w:rPr>
        <w:t xml:space="preserv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301"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302">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303">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4">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5">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6">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7">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8">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9">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10">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11">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12">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13">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4">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5">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6">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7">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8"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9">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w:t>
      </w:r>
      <w:r w:rsidRPr="006A4D64">
        <w:rPr>
          <w:sz w:val="19"/>
          <w:szCs w:val="19"/>
        </w:rPr>
        <w:lastRenderedPageBreak/>
        <w:t xml:space="preserve">Edited by Marcus Rowcliffe and Sadie Ryan. </w:t>
      </w:r>
      <w:r w:rsidRPr="006A4D64">
        <w:rPr>
          <w:i/>
          <w:sz w:val="19"/>
          <w:szCs w:val="19"/>
        </w:rPr>
        <w:t>Remote Sensing in Ecology and Conservation, 4</w:t>
      </w:r>
      <w:r w:rsidRPr="006A4D64">
        <w:rPr>
          <w:sz w:val="19"/>
          <w:szCs w:val="19"/>
        </w:rPr>
        <w:t xml:space="preserve">(4), 375–86. </w:t>
      </w:r>
      <w:hyperlink r:id="rId320">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21">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22">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23">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4">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5">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6">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7">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8">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9">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30">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31">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32">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33">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4">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5">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6">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7">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66" w:name="_heading=h.13acmbr" w:colFirst="0" w:colLast="0"/>
      <w:bookmarkEnd w:id="166"/>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8">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9">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40">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41">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67" w:name="_heading=h.3na04zk" w:colFirst="0" w:colLast="0"/>
      <w:bookmarkEnd w:id="167"/>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42">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43">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ilgenburg,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4">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5"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6">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7">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8">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9">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lastRenderedPageBreak/>
        <w:t xml:space="preserve">Wearn, O. R., Rowcliffe, J. M., Carbone, C., Bernard, H., &amp; Ewers, R. M. (2013). Assessing the status of wild felids in a highly-disturbed commercial forest reserve in Borneo and the implications for camera trap survey design. </w:t>
      </w:r>
      <w:r w:rsidRPr="006A4D64">
        <w:rPr>
          <w:i/>
          <w:sz w:val="19"/>
          <w:szCs w:val="19"/>
        </w:rPr>
        <w:t>PLoS One, 8</w:t>
      </w:r>
      <w:r w:rsidRPr="006A4D64">
        <w:rPr>
          <w:sz w:val="19"/>
          <w:szCs w:val="19"/>
        </w:rPr>
        <w:t xml:space="preserve">(11), e77598. </w:t>
      </w:r>
      <w:hyperlink r:id="rId350">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51">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52"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53">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4">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5">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6">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7">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8"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9">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60">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61">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68" w:name="_Glossary"/>
      <w:bookmarkStart w:id="169" w:name="_Toc162347884"/>
      <w:bookmarkEnd w:id="168"/>
      <w:r w:rsidRPr="006A4D64">
        <w:lastRenderedPageBreak/>
        <w:t>Glossary</w:t>
      </w:r>
      <w:bookmarkEnd w:id="169"/>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70" w:name="access_method"/>
            <w:r w:rsidRPr="00D17FBD">
              <w:rPr>
                <w:b/>
                <w:sz w:val="20"/>
                <w:szCs w:val="20"/>
              </w:rPr>
              <w:t>*Access Method</w:t>
            </w:r>
            <w:bookmarkEnd w:id="170"/>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71" w:name="tags_age_class"/>
            <w:r w:rsidRPr="00D17FBD">
              <w:rPr>
                <w:b/>
                <w:sz w:val="20"/>
                <w:szCs w:val="20"/>
              </w:rPr>
              <w:t>Age Class</w:t>
            </w:r>
            <w:bookmarkEnd w:id="171"/>
          </w:p>
        </w:tc>
        <w:tc>
          <w:tcPr>
            <w:tcW w:w="7375" w:type="dxa"/>
            <w:shd w:val="clear" w:color="auto" w:fill="auto"/>
            <w:tcMar>
              <w:left w:w="0" w:type="dxa"/>
              <w:right w:w="0" w:type="dxa"/>
            </w:tcMar>
            <w:vAlign w:val="center"/>
            <w:hideMark/>
          </w:tcPr>
          <w:p w14:paraId="3760BC22" w14:textId="5895D89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72" w:name="analyst"/>
            <w:r w:rsidRPr="00D17FBD">
              <w:rPr>
                <w:b/>
                <w:sz w:val="20"/>
                <w:szCs w:val="20"/>
              </w:rPr>
              <w:t>Analyst</w:t>
            </w:r>
            <w:bookmarkEnd w:id="172"/>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73" w:name="baitlure_audible_lure"/>
            <w:r w:rsidRPr="00D17FBD">
              <w:rPr>
                <w:bCs/>
                <w:sz w:val="20"/>
                <w:szCs w:val="20"/>
              </w:rPr>
              <w:t>Audible lure</w:t>
            </w:r>
            <w:bookmarkEnd w:id="173"/>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74" w:name="baitlure_bait"/>
            <w:r w:rsidRPr="00D17FBD">
              <w:rPr>
                <w:rFonts w:eastAsia="Times New Roman"/>
                <w:color w:val="000000"/>
                <w:sz w:val="20"/>
                <w:szCs w:val="20"/>
              </w:rPr>
              <w:t>Bait</w:t>
            </w:r>
            <w:bookmarkEnd w:id="174"/>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75" w:name="baitlure_bait_lure_type"/>
            <w:r w:rsidRPr="00D17FBD">
              <w:rPr>
                <w:rFonts w:eastAsia="Times New Roman"/>
                <w:b/>
                <w:bCs/>
                <w:color w:val="000000"/>
                <w:sz w:val="20"/>
                <w:szCs w:val="20"/>
              </w:rPr>
              <w:t>Bait/Lure Type</w:t>
            </w:r>
            <w:bookmarkEnd w:id="175"/>
          </w:p>
        </w:tc>
        <w:tc>
          <w:tcPr>
            <w:tcW w:w="7375" w:type="dxa"/>
            <w:shd w:val="clear" w:color="auto" w:fill="auto"/>
            <w:tcMar>
              <w:left w:w="0" w:type="dxa"/>
              <w:right w:w="0" w:type="dxa"/>
            </w:tcMar>
            <w:vAlign w:val="center"/>
            <w:hideMark/>
          </w:tcPr>
          <w:p w14:paraId="524DA5A5" w14:textId="54BC72DD"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ype of bait or lure used at a camera location.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Bait/Lure Typ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76" w:name="batteries_replaced"/>
            <w:r w:rsidRPr="00D17FBD">
              <w:rPr>
                <w:rFonts w:eastAsia="Times New Roman"/>
                <w:b/>
                <w:bCs/>
                <w:color w:val="000000"/>
                <w:sz w:val="20"/>
                <w:szCs w:val="20"/>
              </w:rPr>
              <w:t>*Batteries Replaced</w:t>
            </w:r>
            <w:bookmarkEnd w:id="176"/>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77" w:name="behaviour"/>
            <w:r w:rsidRPr="00D17FBD">
              <w:rPr>
                <w:b/>
                <w:bCs/>
                <w:sz w:val="20"/>
                <w:szCs w:val="20"/>
              </w:rPr>
              <w:t>*Behaviour</w:t>
            </w:r>
            <w:bookmarkEnd w:id="177"/>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78" w:name="camera_active_on_arrival"/>
            <w:r w:rsidRPr="00D17FBD">
              <w:rPr>
                <w:rFonts w:eastAsia="Times New Roman"/>
                <w:b/>
                <w:bCs/>
                <w:color w:val="000000"/>
                <w:sz w:val="20"/>
                <w:szCs w:val="20"/>
              </w:rPr>
              <w:t>*Camera Active On Arrival</w:t>
            </w:r>
            <w:bookmarkEnd w:id="178"/>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79" w:name="camera_active_on_departure"/>
            <w:r w:rsidRPr="00D17FBD">
              <w:rPr>
                <w:rFonts w:eastAsia="Times New Roman"/>
                <w:b/>
                <w:bCs/>
                <w:color w:val="000000"/>
                <w:sz w:val="20"/>
                <w:szCs w:val="20"/>
              </w:rPr>
              <w:t>*Camera Active On Departure</w:t>
            </w:r>
            <w:bookmarkEnd w:id="179"/>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80" w:name="camera_angle"/>
            <w:r w:rsidRPr="00D17FBD">
              <w:rPr>
                <w:bCs/>
                <w:sz w:val="20"/>
                <w:szCs w:val="20"/>
              </w:rPr>
              <w:t>Camera angle</w:t>
            </w:r>
            <w:bookmarkEnd w:id="180"/>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81" w:name="camera_attachment"/>
            <w:r w:rsidRPr="00D17FBD">
              <w:rPr>
                <w:rFonts w:eastAsia="Times New Roman"/>
                <w:b/>
                <w:bCs/>
                <w:color w:val="000000"/>
                <w:sz w:val="20"/>
                <w:szCs w:val="20"/>
              </w:rPr>
              <w:t>*Camera Attachment</w:t>
            </w:r>
            <w:bookmarkEnd w:id="181"/>
          </w:p>
        </w:tc>
        <w:tc>
          <w:tcPr>
            <w:tcW w:w="7375" w:type="dxa"/>
            <w:shd w:val="clear" w:color="auto" w:fill="auto"/>
            <w:tcMar>
              <w:left w:w="0" w:type="dxa"/>
              <w:right w:w="0" w:type="dxa"/>
            </w:tcMar>
            <w:vAlign w:val="center"/>
            <w:hideMark/>
          </w:tcPr>
          <w:p w14:paraId="57C1391B" w14:textId="04E7C9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ethod/tools used to attach the camera (e.g., attached to a tree with a bungee cord; reported as codes such as "Tree + Bungee/Strap").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82" w:name="camera_damaged"/>
            <w:r w:rsidRPr="00D17FBD">
              <w:rPr>
                <w:rFonts w:eastAsia="Times New Roman"/>
                <w:b/>
                <w:bCs/>
                <w:color w:val="000000"/>
                <w:sz w:val="20"/>
                <w:szCs w:val="20"/>
              </w:rPr>
              <w:t>*Camera Damaged</w:t>
            </w:r>
            <w:bookmarkEnd w:id="182"/>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83" w:name="camera_days_per_camera_location"/>
            <w:r w:rsidRPr="00D17FBD">
              <w:rPr>
                <w:bCs/>
                <w:sz w:val="20"/>
                <w:szCs w:val="20"/>
              </w:rPr>
              <w:t>Camera days per camera location</w:t>
            </w:r>
            <w:bookmarkEnd w:id="183"/>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84" w:name="camera_direction"/>
            <w:r w:rsidRPr="00D17FBD">
              <w:rPr>
                <w:b/>
                <w:sz w:val="20"/>
                <w:szCs w:val="20"/>
              </w:rPr>
              <w:lastRenderedPageBreak/>
              <w:t>*Camera Direction (degrees)</w:t>
            </w:r>
            <w:bookmarkEnd w:id="184"/>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85" w:name="camera_height"/>
            <w:r w:rsidRPr="00D17FBD">
              <w:rPr>
                <w:b/>
                <w:sz w:val="20"/>
                <w:szCs w:val="20"/>
              </w:rPr>
              <w:t>Camera Height (m)</w:t>
            </w:r>
            <w:bookmarkEnd w:id="185"/>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86" w:name="camera_id"/>
            <w:r w:rsidRPr="00D17FBD">
              <w:rPr>
                <w:b/>
                <w:sz w:val="20"/>
                <w:szCs w:val="20"/>
              </w:rPr>
              <w:t>Camera ID</w:t>
            </w:r>
            <w:bookmarkEnd w:id="186"/>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87" w:name="camera_location"/>
            <w:r w:rsidRPr="00D17FBD">
              <w:rPr>
                <w:bCs/>
                <w:sz w:val="20"/>
                <w:szCs w:val="20"/>
              </w:rPr>
              <w:t>Camera location</w:t>
            </w:r>
            <w:bookmarkEnd w:id="187"/>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88" w:name="camera_location_characteristics"/>
            <w:r w:rsidRPr="00D17FBD">
              <w:rPr>
                <w:rFonts w:eastAsia="Times New Roman"/>
                <w:b/>
                <w:bCs/>
                <w:color w:val="000000"/>
                <w:sz w:val="20"/>
                <w:szCs w:val="20"/>
              </w:rPr>
              <w:t>*</w:t>
            </w:r>
            <w:r w:rsidRPr="00D17FBD">
              <w:rPr>
                <w:b/>
                <w:sz w:val="20"/>
                <w:szCs w:val="20"/>
              </w:rPr>
              <w:t>Camera Location Characteristic(s</w:t>
            </w:r>
            <w:bookmarkEnd w:id="188"/>
            <w:r w:rsidRPr="00D17FBD">
              <w:rPr>
                <w:b/>
                <w:sz w:val="20"/>
                <w:szCs w:val="20"/>
              </w:rPr>
              <w:t>)</w:t>
            </w:r>
          </w:p>
        </w:tc>
        <w:tc>
          <w:tcPr>
            <w:tcW w:w="7375" w:type="dxa"/>
            <w:shd w:val="clear" w:color="auto" w:fill="auto"/>
            <w:tcMar>
              <w:left w:w="0" w:type="dxa"/>
              <w:right w:w="0" w:type="dxa"/>
            </w:tcMar>
            <w:vAlign w:val="center"/>
            <w:hideMark/>
          </w:tcPr>
          <w:p w14:paraId="4D0057ED" w14:textId="6AE8ABE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y significant features around the camera at the time of the visit. This may include for example, manmade or natural linear features (e.g., trails), habitat types (e.g., wetlands), wildlife structure (e.g., beaver dam).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p w14:paraId="213A072D" w14:textId="6EA743C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Camera Location Characteristics differ from FOV Target Features in that Camera Location Characteristics could include those not in the camera's Field of View.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89" w:name="camera_location_comments"/>
            <w:r w:rsidRPr="00D17FBD">
              <w:rPr>
                <w:rFonts w:eastAsia="Times New Roman"/>
                <w:b/>
                <w:bCs/>
                <w:color w:val="000000"/>
                <w:sz w:val="20"/>
                <w:szCs w:val="20"/>
              </w:rPr>
              <w:t>*</w:t>
            </w:r>
            <w:r w:rsidRPr="00D17FBD">
              <w:rPr>
                <w:b/>
                <w:sz w:val="20"/>
                <w:szCs w:val="20"/>
              </w:rPr>
              <w:t>Camera Location Comments</w:t>
            </w:r>
            <w:bookmarkEnd w:id="189"/>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90" w:name="camera_location_name"/>
            <w:r w:rsidRPr="00D17FBD">
              <w:rPr>
                <w:b/>
                <w:sz w:val="20"/>
                <w:szCs w:val="20"/>
              </w:rPr>
              <w:t xml:space="preserve">Camera Location Name </w:t>
            </w:r>
            <w:bookmarkEnd w:id="190"/>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91" w:name="camera_make"/>
            <w:r w:rsidRPr="00D17FBD">
              <w:rPr>
                <w:b/>
                <w:sz w:val="20"/>
                <w:szCs w:val="20"/>
              </w:rPr>
              <w:t>Camera Make</w:t>
            </w:r>
            <w:bookmarkEnd w:id="191"/>
          </w:p>
        </w:tc>
        <w:tc>
          <w:tcPr>
            <w:tcW w:w="7375" w:type="dxa"/>
            <w:shd w:val="clear" w:color="auto" w:fill="auto"/>
            <w:tcMar>
              <w:left w:w="0" w:type="dxa"/>
              <w:right w:w="0" w:type="dxa"/>
            </w:tcMar>
            <w:vAlign w:val="center"/>
            <w:hideMark/>
          </w:tcPr>
          <w:p w14:paraId="5779AA01" w14:textId="21DFADB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r w:rsidR="00207723">
              <w:rPr>
                <w:rFonts w:eastAsia="Times New Roman"/>
                <w:color w:val="000000"/>
                <w:sz w:val="20"/>
                <w:szCs w:val="20"/>
              </w:rPr>
              <w:t>"</w:t>
            </w:r>
            <w:r w:rsidRPr="00D17FBD">
              <w:rPr>
                <w:rFonts w:eastAsia="Times New Roman"/>
                <w:color w:val="000000"/>
                <w:sz w:val="20"/>
                <w:szCs w:val="20"/>
              </w:rPr>
              <w:t>).</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92" w:name="camera_model"/>
            <w:r w:rsidRPr="00D17FBD">
              <w:rPr>
                <w:b/>
                <w:sz w:val="20"/>
                <w:szCs w:val="20"/>
              </w:rPr>
              <w:t>Camera Model</w:t>
            </w:r>
            <w:bookmarkEnd w:id="192"/>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93" w:name="camera_serial_number"/>
            <w:r w:rsidRPr="00D17FBD">
              <w:rPr>
                <w:b/>
                <w:sz w:val="20"/>
                <w:szCs w:val="20"/>
              </w:rPr>
              <w:t>Camera Serial Number</w:t>
            </w:r>
            <w:bookmarkEnd w:id="193"/>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94" w:name="camera_spacing"/>
            <w:r w:rsidRPr="00D17FBD">
              <w:rPr>
                <w:bCs/>
                <w:sz w:val="20"/>
                <w:szCs w:val="20"/>
              </w:rPr>
              <w:t>Camera spacing</w:t>
            </w:r>
            <w:bookmarkEnd w:id="194"/>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between cameras (i.e., also referred to as "inter-trap distance"). This will be influenced by the chosen sampling design, the Survey Objectives, the Target Species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95"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95"/>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96" w:name="mods_catspim"/>
            <w:r w:rsidRPr="00D17FBD">
              <w:rPr>
                <w:bCs/>
                <w:sz w:val="20"/>
                <w:szCs w:val="20"/>
              </w:rPr>
              <w:t xml:space="preserve">Categorical partial identity model </w:t>
            </w:r>
            <w:r w:rsidRPr="00D17FBD">
              <w:rPr>
                <w:bCs/>
                <w:sz w:val="20"/>
                <w:szCs w:val="20"/>
              </w:rPr>
              <w:lastRenderedPageBreak/>
              <w:t>(catSPIM)</w:t>
            </w:r>
            <w:bookmarkEnd w:id="196"/>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A method used to estimate the density of partially marked populations in which the "spatial locations of where partial identity samples are captured to </w:t>
            </w:r>
            <w:r w:rsidRPr="00D17FBD">
              <w:rPr>
                <w:rFonts w:eastAsia="Times New Roman"/>
                <w:color w:val="000000"/>
                <w:sz w:val="20"/>
                <w:szCs w:val="20"/>
              </w:rPr>
              <w:lastRenderedPageBreak/>
              <w:t>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97" w:name="sampledesign_clustered"/>
            <w:r w:rsidRPr="00D17FBD">
              <w:rPr>
                <w:bCs/>
                <w:color w:val="000000"/>
                <w:sz w:val="20"/>
                <w:szCs w:val="20"/>
              </w:rPr>
              <w:lastRenderedPageBreak/>
              <w:t>Clustered design</w:t>
            </w:r>
            <w:bookmarkEnd w:id="197"/>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98" w:name="sampledesign_convenience"/>
            <w:r w:rsidRPr="00D17FBD">
              <w:rPr>
                <w:bCs/>
                <w:sz w:val="20"/>
                <w:szCs w:val="20"/>
              </w:rPr>
              <w:t>Convenience design</w:t>
            </w:r>
            <w:bookmarkEnd w:id="198"/>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99" w:name="crew"/>
            <w:r w:rsidRPr="00D17FBD">
              <w:rPr>
                <w:bCs/>
                <w:sz w:val="20"/>
                <w:szCs w:val="20"/>
              </w:rPr>
              <w:t>Crew</w:t>
            </w:r>
            <w:bookmarkEnd w:id="199"/>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200" w:name="cumulative_det_probability"/>
            <w:r w:rsidRPr="00D17FBD">
              <w:rPr>
                <w:bCs/>
                <w:sz w:val="20"/>
                <w:szCs w:val="20"/>
              </w:rPr>
              <w:t>Cumulative detection probability</w:t>
            </w:r>
            <w:bookmarkEnd w:id="200"/>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201" w:name="density"/>
            <w:r w:rsidRPr="00D17FBD">
              <w:rPr>
                <w:bCs/>
                <w:sz w:val="20"/>
                <w:szCs w:val="20"/>
              </w:rPr>
              <w:t>Density</w:t>
            </w:r>
            <w:bookmarkEnd w:id="201"/>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202" w:name="deployment"/>
            <w:r w:rsidRPr="00D17FBD">
              <w:rPr>
                <w:bCs/>
                <w:sz w:val="20"/>
                <w:szCs w:val="20"/>
              </w:rPr>
              <w:t>Deployment</w:t>
            </w:r>
            <w:bookmarkEnd w:id="202"/>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203" w:name="deployment_area_photo_number"/>
            <w:r w:rsidRPr="00D17FBD">
              <w:rPr>
                <w:rFonts w:eastAsia="Times New Roman"/>
                <w:b/>
                <w:bCs/>
                <w:color w:val="000000"/>
                <w:sz w:val="20"/>
                <w:szCs w:val="20"/>
              </w:rPr>
              <w:t>*</w:t>
            </w:r>
            <w:r w:rsidRPr="00D17FBD">
              <w:rPr>
                <w:b/>
                <w:sz w:val="20"/>
                <w:szCs w:val="20"/>
              </w:rPr>
              <w:t>Deployment Area Photo Numbers</w:t>
            </w:r>
            <w:bookmarkEnd w:id="203"/>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w:t>
            </w:r>
            <w:commentRangeStart w:id="204"/>
            <w:commentRangeStart w:id="205"/>
            <w:r w:rsidRPr="00D17FBD">
              <w:rPr>
                <w:rFonts w:eastAsia="Times New Roman"/>
                <w:color w:val="000000"/>
                <w:sz w:val="20"/>
                <w:szCs w:val="20"/>
              </w:rPr>
              <w:t>DSC</w:t>
            </w:r>
            <w:commentRangeEnd w:id="204"/>
            <w:r w:rsidRPr="00D17FBD">
              <w:rPr>
                <w:rStyle w:val="CommentReference"/>
                <w:sz w:val="20"/>
                <w:szCs w:val="20"/>
              </w:rPr>
              <w:commentReference w:id="204"/>
            </w:r>
            <w:commentRangeEnd w:id="205"/>
            <w:r w:rsidRPr="00D17FBD">
              <w:rPr>
                <w:rStyle w:val="CommentReference"/>
                <w:sz w:val="20"/>
                <w:szCs w:val="20"/>
              </w:rPr>
              <w:commentReference w:id="205"/>
            </w:r>
            <w:r w:rsidRPr="00D17FBD">
              <w:rPr>
                <w:rFonts w:eastAsia="Times New Roman"/>
                <w:color w:val="000000"/>
                <w:sz w:val="20"/>
                <w:szCs w:val="20"/>
              </w:rPr>
              <w:t>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206" w:name="deployment_area_photos"/>
            <w:r w:rsidRPr="00D17FBD">
              <w:rPr>
                <w:bCs/>
                <w:sz w:val="20"/>
                <w:szCs w:val="20"/>
              </w:rPr>
              <w:t>Deployment area photos</w:t>
            </w:r>
            <w:bookmarkEnd w:id="206"/>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207" w:name="deployment_area_photos_taken"/>
            <w:r w:rsidRPr="00D17FBD">
              <w:rPr>
                <w:rFonts w:eastAsia="Times New Roman"/>
                <w:b/>
                <w:bCs/>
                <w:color w:val="000000"/>
                <w:sz w:val="20"/>
                <w:szCs w:val="20"/>
              </w:rPr>
              <w:t>*Deployment Area Photos Taken</w:t>
            </w:r>
            <w:bookmarkEnd w:id="207"/>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208" w:name="deployment_comments"/>
            <w:r w:rsidRPr="00D17FBD">
              <w:rPr>
                <w:rFonts w:eastAsia="Times New Roman"/>
                <w:b/>
                <w:bCs/>
                <w:color w:val="000000"/>
                <w:sz w:val="20"/>
                <w:szCs w:val="20"/>
              </w:rPr>
              <w:t>*Deployment Comments</w:t>
            </w:r>
            <w:bookmarkEnd w:id="208"/>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209" w:name="deployment_crew"/>
            <w:r w:rsidRPr="00D17FBD">
              <w:rPr>
                <w:b/>
                <w:sz w:val="20"/>
                <w:szCs w:val="20"/>
              </w:rPr>
              <w:t>Deployment Crew</w:t>
            </w:r>
            <w:bookmarkEnd w:id="209"/>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210" w:name="deployment_end_date_time"/>
            <w:r w:rsidRPr="00D17FBD">
              <w:rPr>
                <w:b/>
                <w:sz w:val="20"/>
                <w:szCs w:val="20"/>
              </w:rPr>
              <w:lastRenderedPageBreak/>
              <w:t>Deployment End Date Time (DD-MMM-YYYY HH:MM:SS)</w:t>
            </w:r>
            <w:bookmarkEnd w:id="210"/>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211" w:name="deployment_metadata"/>
            <w:r w:rsidRPr="00D17FBD">
              <w:rPr>
                <w:bCs/>
                <w:sz w:val="20"/>
                <w:szCs w:val="20"/>
              </w:rPr>
              <w:t>Deployment metadata</w:t>
            </w:r>
            <w:bookmarkEnd w:id="211"/>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212" w:name="deployment_name"/>
            <w:r w:rsidRPr="00D17FBD">
              <w:rPr>
                <w:b/>
                <w:sz w:val="20"/>
                <w:szCs w:val="20"/>
              </w:rPr>
              <w:t>Deployment Name</w:t>
            </w:r>
            <w:bookmarkEnd w:id="212"/>
            <w:r w:rsidRPr="00D17FBD">
              <w:rPr>
                <w:b/>
                <w:sz w:val="20"/>
                <w:szCs w:val="20"/>
              </w:rPr>
              <w:t xml:space="preserve"> </w:t>
            </w:r>
          </w:p>
        </w:tc>
        <w:tc>
          <w:tcPr>
            <w:tcW w:w="7375" w:type="dxa"/>
            <w:shd w:val="clear" w:color="auto" w:fill="auto"/>
            <w:tcMar>
              <w:left w:w="0" w:type="dxa"/>
              <w:right w:w="0" w:type="dxa"/>
            </w:tcMar>
            <w:vAlign w:val="center"/>
            <w:hideMark/>
          </w:tcPr>
          <w:p w14:paraId="19851292" w14:textId="40C3C83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a unique camera deployed during a specific survey period (ideally recorded as: </w:t>
            </w:r>
            <w:r w:rsidR="00207723">
              <w:rPr>
                <w:rFonts w:eastAsia="Times New Roman"/>
                <w:color w:val="000000"/>
                <w:sz w:val="20"/>
                <w:szCs w:val="20"/>
              </w:rPr>
              <w:t>"</w:t>
            </w:r>
            <w:r w:rsidRPr="00D17FBD">
              <w:rPr>
                <w:rFonts w:eastAsia="Times New Roman"/>
                <w:color w:val="000000"/>
                <w:sz w:val="20"/>
                <w:szCs w:val="20"/>
              </w:rPr>
              <w:t>Camera Location Name</w:t>
            </w:r>
            <w:r w:rsidR="00207723">
              <w:rPr>
                <w:rFonts w:eastAsia="Times New Roman"/>
                <w:color w:val="000000"/>
                <w:sz w:val="20"/>
                <w:szCs w:val="20"/>
              </w:rPr>
              <w:t>"</w:t>
            </w:r>
            <w:r w:rsidRPr="00D17FBD">
              <w:rPr>
                <w:rFonts w:eastAsia="Times New Roman"/>
                <w:color w:val="000000"/>
                <w:sz w:val="20"/>
                <w:szCs w:val="20"/>
              </w:rPr>
              <w:t>_</w:t>
            </w:r>
            <w:r w:rsidR="00207723">
              <w:rPr>
                <w:rFonts w:eastAsia="Times New Roman"/>
                <w:color w:val="000000"/>
                <w:sz w:val="20"/>
                <w:szCs w:val="20"/>
              </w:rPr>
              <w:t>"</w:t>
            </w:r>
            <w:r w:rsidRPr="00D17FBD">
              <w:rPr>
                <w:rFonts w:eastAsia="Times New Roman"/>
                <w:color w:val="000000"/>
                <w:sz w:val="20"/>
                <w:szCs w:val="20"/>
              </w:rPr>
              <w:t>Deployment Start Date</w:t>
            </w:r>
            <w:r w:rsidR="00207723">
              <w:rPr>
                <w:rFonts w:eastAsia="Times New Roman"/>
                <w:color w:val="000000"/>
                <w:sz w:val="20"/>
                <w:szCs w:val="20"/>
              </w:rPr>
              <w:t>"</w:t>
            </w:r>
            <w:r w:rsidRPr="00D17FBD">
              <w:rPr>
                <w:rFonts w:eastAsia="Times New Roman"/>
                <w:color w:val="000000"/>
                <w:sz w:val="20"/>
                <w:szCs w:val="20"/>
              </w:rPr>
              <w:t xml:space="preserve"> (or …_</w:t>
            </w:r>
            <w:r w:rsidR="00207723">
              <w:rPr>
                <w:rFonts w:eastAsia="Times New Roman"/>
                <w:color w:val="000000"/>
                <w:sz w:val="20"/>
                <w:szCs w:val="20"/>
              </w:rPr>
              <w:t>"</w:t>
            </w:r>
            <w:r w:rsidRPr="00D17FBD">
              <w:rPr>
                <w:rFonts w:eastAsia="Times New Roman"/>
                <w:color w:val="000000"/>
                <w:sz w:val="20"/>
                <w:szCs w:val="20"/>
              </w:rPr>
              <w:t>Deployment End Date</w:t>
            </w:r>
            <w:r w:rsidR="00207723">
              <w:rPr>
                <w:rFonts w:eastAsia="Times New Roman"/>
                <w:color w:val="000000"/>
                <w:sz w:val="20"/>
                <w:szCs w:val="20"/>
              </w:rPr>
              <w:t>"</w:t>
            </w:r>
            <w:r w:rsidRPr="00D17FBD">
              <w:rPr>
                <w:rFonts w:eastAsia="Times New Roman"/>
                <w:color w:val="000000"/>
                <w:sz w:val="20"/>
                <w:szCs w:val="20"/>
              </w:rPr>
              <w:t xml:space="preserve">) (e.g., </w:t>
            </w:r>
            <w:r w:rsidR="00207723">
              <w:rPr>
                <w:rFonts w:eastAsia="Times New Roman"/>
                <w:color w:val="000000"/>
                <w:sz w:val="20"/>
                <w:szCs w:val="20"/>
              </w:rPr>
              <w:t>"</w:t>
            </w:r>
            <w:r w:rsidRPr="00D17FBD">
              <w:rPr>
                <w:rFonts w:eastAsia="Times New Roman"/>
                <w:color w:val="000000"/>
                <w:sz w:val="20"/>
                <w:szCs w:val="20"/>
              </w:rPr>
              <w:t xml:space="preserve">bh1_17-Jul-2018" or </w:t>
            </w:r>
            <w:r w:rsidR="00207723">
              <w:rPr>
                <w:rFonts w:eastAsia="Times New Roman"/>
                <w:color w:val="000000"/>
                <w:sz w:val="20"/>
                <w:szCs w:val="20"/>
              </w:rPr>
              <w:t>"</w:t>
            </w:r>
            <w:r w:rsidRPr="00D17FBD">
              <w:rPr>
                <w:rFonts w:eastAsia="Times New Roman"/>
                <w:color w:val="000000"/>
                <w:sz w:val="20"/>
                <w:szCs w:val="20"/>
              </w:rPr>
              <w:t>bh1_17-Jul-2018_21-Jan-2019</w:t>
            </w:r>
            <w:r w:rsidR="00207723">
              <w:rPr>
                <w:rFonts w:eastAsia="Times New Roman"/>
                <w:color w:val="000000"/>
                <w:sz w:val="20"/>
                <w:szCs w:val="20"/>
              </w:rPr>
              <w:t>"</w:t>
            </w:r>
            <w:r w:rsidRPr="00D17FBD">
              <w:rPr>
                <w:rFonts w:eastAsia="Times New Roman"/>
                <w:color w:val="000000"/>
                <w:sz w:val="20"/>
                <w:szCs w:val="20"/>
              </w:rPr>
              <w:t>).</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213" w:name="deployment_start_date_time"/>
            <w:r w:rsidRPr="00D17FBD">
              <w:rPr>
                <w:b/>
                <w:sz w:val="20"/>
                <w:szCs w:val="20"/>
              </w:rPr>
              <w:t>Deployment Start Date Time (DD-MMM-YYYY HH:MM:SS)</w:t>
            </w:r>
            <w:bookmarkEnd w:id="213"/>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14" w:name="deployment_visit"/>
            <w:r w:rsidRPr="00D17FBD">
              <w:rPr>
                <w:bCs/>
                <w:sz w:val="20"/>
                <w:szCs w:val="20"/>
              </w:rPr>
              <w:t>Deployment visit</w:t>
            </w:r>
            <w:bookmarkEnd w:id="214"/>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21E14B42" w:rsidR="00D17FBD" w:rsidRPr="00D17FBD" w:rsidRDefault="00D17FBD" w:rsidP="00F42D80">
            <w:pPr>
              <w:spacing w:before="80" w:after="80"/>
              <w:ind w:left="85" w:right="57"/>
              <w:rPr>
                <w:rFonts w:eastAsia="Times New Roman"/>
                <w:color w:val="000000"/>
                <w:sz w:val="20"/>
                <w:szCs w:val="20"/>
              </w:rPr>
            </w:pPr>
            <w:bookmarkStart w:id="215" w:name="detection_event"/>
            <w:r w:rsidRPr="00D17FBD">
              <w:rPr>
                <w:bCs/>
                <w:sz w:val="20"/>
                <w:szCs w:val="20"/>
              </w:rPr>
              <w:t xml:space="preserve">Detection </w:t>
            </w:r>
            <w:r w:rsidR="00207723">
              <w:rPr>
                <w:bCs/>
                <w:sz w:val="20"/>
                <w:szCs w:val="20"/>
              </w:rPr>
              <w:t>"</w:t>
            </w:r>
            <w:r w:rsidRPr="00D17FBD">
              <w:rPr>
                <w:bCs/>
                <w:sz w:val="20"/>
                <w:szCs w:val="20"/>
              </w:rPr>
              <w:t>event</w:t>
            </w:r>
            <w:r w:rsidR="00207723">
              <w:rPr>
                <w:bCs/>
                <w:sz w:val="20"/>
                <w:szCs w:val="20"/>
              </w:rPr>
              <w:t>"</w:t>
            </w:r>
            <w:bookmarkEnd w:id="215"/>
          </w:p>
        </w:tc>
        <w:tc>
          <w:tcPr>
            <w:tcW w:w="7375" w:type="dxa"/>
            <w:shd w:val="clear" w:color="auto" w:fill="auto"/>
            <w:tcMar>
              <w:left w:w="0" w:type="dxa"/>
              <w:right w:w="0" w:type="dxa"/>
            </w:tcMar>
            <w:vAlign w:val="center"/>
            <w:hideMark/>
          </w:tcPr>
          <w:p w14:paraId="7F5F8C84" w14:textId="7297DEF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group of images or video clips that are considered independent from other images or video clips based on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16" w:name="detection_distance"/>
            <w:r w:rsidRPr="00D17FBD">
              <w:rPr>
                <w:bCs/>
                <w:sz w:val="20"/>
                <w:szCs w:val="20"/>
              </w:rPr>
              <w:t>Detection distance</w:t>
            </w:r>
            <w:bookmarkEnd w:id="216"/>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17" w:name="detection_probability"/>
            <w:r w:rsidRPr="00D17FBD">
              <w:rPr>
                <w:bCs/>
                <w:sz w:val="20"/>
                <w:szCs w:val="20"/>
              </w:rPr>
              <w:t xml:space="preserve">Detection probability </w:t>
            </w:r>
            <w:bookmarkEnd w:id="217"/>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18" w:name="detection_rate"/>
            <w:r w:rsidRPr="00D17FBD">
              <w:rPr>
                <w:bCs/>
                <w:sz w:val="20"/>
                <w:szCs w:val="20"/>
              </w:rPr>
              <w:t>Detection rate</w:t>
            </w:r>
            <w:bookmarkEnd w:id="218"/>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requency of independent detections within a specified time period.</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19" w:name="detection_zone"/>
            <w:r w:rsidRPr="00D17FBD">
              <w:rPr>
                <w:bCs/>
                <w:sz w:val="20"/>
                <w:szCs w:val="20"/>
              </w:rPr>
              <w:t>Detection zone</w:t>
            </w:r>
            <w:bookmarkEnd w:id="219"/>
          </w:p>
        </w:tc>
        <w:tc>
          <w:tcPr>
            <w:tcW w:w="7375" w:type="dxa"/>
            <w:shd w:val="clear" w:color="auto" w:fill="auto"/>
            <w:tcMar>
              <w:left w:w="0" w:type="dxa"/>
              <w:right w:w="0" w:type="dxa"/>
            </w:tcMar>
            <w:vAlign w:val="center"/>
            <w:hideMark/>
          </w:tcPr>
          <w:p w14:paraId="114E4B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Rovero &amp; Zimmermann, 2016)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20" w:name="mods_distance_sampling"/>
            <w:r w:rsidRPr="00D17FBD">
              <w:rPr>
                <w:bCs/>
                <w:sz w:val="20"/>
                <w:szCs w:val="20"/>
              </w:rPr>
              <w:t xml:space="preserve">Distance sampling (DS) model </w:t>
            </w:r>
            <w:bookmarkEnd w:id="220"/>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21" w:name="easting_camera_location"/>
            <w:r w:rsidRPr="00D17FBD">
              <w:rPr>
                <w:b/>
                <w:sz w:val="20"/>
                <w:szCs w:val="20"/>
              </w:rPr>
              <w:lastRenderedPageBreak/>
              <w:t>Easting Camera Location</w:t>
            </w:r>
            <w:bookmarkEnd w:id="221"/>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22" w:name="effective_detection_distance"/>
            <w:r w:rsidRPr="00D17FBD">
              <w:rPr>
                <w:bCs/>
                <w:sz w:val="20"/>
                <w:szCs w:val="20"/>
              </w:rPr>
              <w:t>Effective detection distance</w:t>
            </w:r>
            <w:bookmarkEnd w:id="222"/>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23" w:name="false_trigger"/>
            <w:r w:rsidRPr="00D17FBD">
              <w:rPr>
                <w:bCs/>
                <w:sz w:val="20"/>
                <w:szCs w:val="20"/>
              </w:rPr>
              <w:t>False trigger</w:t>
            </w:r>
            <w:bookmarkEnd w:id="223"/>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24" w:name="field_of_view"/>
            <w:r w:rsidRPr="00D17FBD">
              <w:rPr>
                <w:bCs/>
                <w:sz w:val="20"/>
                <w:szCs w:val="20"/>
              </w:rPr>
              <w:t>Field of View (FOV)</w:t>
            </w:r>
            <w:bookmarkEnd w:id="224"/>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25" w:name="settings_flash_output"/>
            <w:r w:rsidRPr="00D17FBD">
              <w:rPr>
                <w:bCs/>
                <w:sz w:val="20"/>
                <w:szCs w:val="20"/>
              </w:rPr>
              <w:t>Flash output</w:t>
            </w:r>
            <w:bookmarkEnd w:id="225"/>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26" w:name="fov_target"/>
            <w:r w:rsidRPr="00D17FBD">
              <w:rPr>
                <w:b/>
                <w:sz w:val="20"/>
                <w:szCs w:val="20"/>
              </w:rPr>
              <w:t>FOV Target Feature</w:t>
            </w:r>
            <w:bookmarkEnd w:id="226"/>
          </w:p>
        </w:tc>
        <w:tc>
          <w:tcPr>
            <w:tcW w:w="7375" w:type="dxa"/>
            <w:shd w:val="clear" w:color="auto" w:fill="auto"/>
            <w:tcMar>
              <w:left w:w="0" w:type="dxa"/>
              <w:right w:w="0" w:type="dxa"/>
            </w:tcMar>
            <w:vAlign w:val="center"/>
            <w:hideMark/>
          </w:tcPr>
          <w:p w14:paraId="779FBC84" w14:textId="5E1253A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pecific man-made or natural feature at which the camera is aimed to maximize the detection of wildlife species or to measure the use of that feature.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FOV Target Featur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27" w:name="fov_target_distance"/>
            <w:r w:rsidRPr="00D17FBD">
              <w:rPr>
                <w:rFonts w:eastAsia="Times New Roman"/>
                <w:b/>
                <w:bCs/>
                <w:color w:val="000000"/>
                <w:sz w:val="20"/>
                <w:szCs w:val="20"/>
              </w:rPr>
              <w:t>*</w:t>
            </w:r>
            <w:r w:rsidRPr="00D17FBD">
              <w:rPr>
                <w:b/>
                <w:sz w:val="20"/>
                <w:szCs w:val="20"/>
              </w:rPr>
              <w:t>FOV Target Feature Distance (m</w:t>
            </w:r>
            <w:bookmarkEnd w:id="227"/>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28" w:name="gps_unit_accuracy"/>
            <w:r w:rsidRPr="00D17FBD">
              <w:rPr>
                <w:b/>
                <w:sz w:val="20"/>
                <w:szCs w:val="20"/>
              </w:rPr>
              <w:t>GPS Unit Accuracy (m)</w:t>
            </w:r>
            <w:bookmarkEnd w:id="228"/>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29" w:name="mods_hurdle"/>
            <w:r w:rsidRPr="00D17FBD">
              <w:rPr>
                <w:bCs/>
                <w:sz w:val="20"/>
                <w:szCs w:val="20"/>
              </w:rPr>
              <w:t>Hurdle model</w:t>
            </w:r>
            <w:bookmarkEnd w:id="229"/>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30" w:name="image"/>
            <w:r w:rsidRPr="00D17FBD">
              <w:rPr>
                <w:bCs/>
                <w:sz w:val="20"/>
                <w:szCs w:val="20"/>
              </w:rPr>
              <w:t>Image</w:t>
            </w:r>
            <w:bookmarkEnd w:id="230"/>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31" w:name="image_classification"/>
            <w:r w:rsidRPr="00D17FBD">
              <w:rPr>
                <w:bCs/>
                <w:sz w:val="20"/>
                <w:szCs w:val="20"/>
              </w:rPr>
              <w:t>Image classification</w:t>
            </w:r>
            <w:bookmarkEnd w:id="231"/>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32" w:name="image_classification_confidence"/>
            <w:r w:rsidRPr="00D17FBD">
              <w:rPr>
                <w:bCs/>
                <w:sz w:val="20"/>
                <w:szCs w:val="20"/>
              </w:rPr>
              <w:t xml:space="preserve">Image classification confidence </w:t>
            </w:r>
            <w:bookmarkEnd w:id="232"/>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33" w:name="image_name"/>
            <w:r w:rsidRPr="00D17FBD">
              <w:rPr>
                <w:b/>
                <w:sz w:val="20"/>
                <w:szCs w:val="20"/>
              </w:rPr>
              <w:t>Image Name</w:t>
            </w:r>
            <w:bookmarkEnd w:id="233"/>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w:t>
            </w:r>
            <w:r w:rsidRPr="00D17FBD">
              <w:rPr>
                <w:sz w:val="20"/>
                <w:szCs w:val="20"/>
              </w:rPr>
              <w:lastRenderedPageBreak/>
              <w:t>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34" w:name="image_processing"/>
            <w:r w:rsidRPr="00D17FBD">
              <w:rPr>
                <w:rFonts w:eastAsia="Times New Roman"/>
                <w:color w:val="000000"/>
                <w:sz w:val="20"/>
                <w:szCs w:val="20"/>
              </w:rPr>
              <w:lastRenderedPageBreak/>
              <w:t>Image processing</w:t>
            </w:r>
            <w:bookmarkEnd w:id="234"/>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35" w:name="image_set_end_date_time"/>
            <w:r w:rsidRPr="00D17FBD">
              <w:rPr>
                <w:b/>
                <w:sz w:val="20"/>
                <w:szCs w:val="20"/>
              </w:rPr>
              <w:t>Image Set End Date Time</w:t>
            </w:r>
            <w:bookmarkEnd w:id="235"/>
            <w:r w:rsidRPr="00D17FBD">
              <w:rPr>
                <w:b/>
                <w:sz w:val="20"/>
                <w:szCs w:val="20"/>
              </w:rPr>
              <w:t xml:space="preserve"> (DD-MMM-YYYY HH:MM:SS)</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36" w:name="image_set_start_date_time"/>
            <w:r w:rsidRPr="00D17FBD">
              <w:rPr>
                <w:b/>
                <w:sz w:val="20"/>
                <w:szCs w:val="20"/>
              </w:rPr>
              <w:t>Image Set Start Date Time</w:t>
            </w:r>
            <w:bookmarkEnd w:id="236"/>
            <w:r w:rsidRPr="00D17FBD">
              <w:rPr>
                <w:b/>
                <w:sz w:val="20"/>
                <w:szCs w:val="20"/>
              </w:rPr>
              <w:t xml:space="preserve"> (DD-MMM-YYYY HH:MM:SS)</w:t>
            </w:r>
          </w:p>
        </w:tc>
        <w:tc>
          <w:tcPr>
            <w:tcW w:w="7375" w:type="dxa"/>
            <w:shd w:val="clear" w:color="auto" w:fill="auto"/>
            <w:tcMar>
              <w:left w:w="0" w:type="dxa"/>
              <w:right w:w="0" w:type="dxa"/>
            </w:tcMar>
            <w:vAlign w:val="center"/>
            <w:hideMark/>
          </w:tcPr>
          <w:p w14:paraId="5BFD084A" w14:textId="13D69CAF"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date and time of the first image or video collected during a specific deployment (e.g., </w:t>
            </w:r>
            <w:r w:rsidR="00207723">
              <w:rPr>
                <w:rFonts w:eastAsia="Times New Roman"/>
                <w:color w:val="000000"/>
                <w:sz w:val="20"/>
                <w:szCs w:val="20"/>
              </w:rPr>
              <w:t>"</w:t>
            </w:r>
            <w:r w:rsidRPr="00D17FBD">
              <w:rPr>
                <w:rFonts w:eastAsia="Times New Roman"/>
                <w:color w:val="000000"/>
                <w:sz w:val="20"/>
                <w:szCs w:val="20"/>
              </w:rPr>
              <w:t>17-Jan-2018 12:00:02</w:t>
            </w:r>
            <w:r w:rsidR="00207723">
              <w:rPr>
                <w:rFonts w:eastAsia="Times New Roman"/>
                <w:color w:val="000000"/>
                <w:sz w:val="20"/>
                <w:szCs w:val="20"/>
              </w:rPr>
              <w:t>"</w:t>
            </w:r>
            <w:r w:rsidRPr="00D17FBD">
              <w:rPr>
                <w:rFonts w:eastAsia="Times New Roman"/>
                <w:color w:val="000000"/>
                <w:sz w:val="20"/>
                <w:szCs w:val="20"/>
              </w:rPr>
              <w:t>).</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37" w:name="image_tagging"/>
            <w:r w:rsidRPr="00D17FBD">
              <w:rPr>
                <w:bCs/>
                <w:sz w:val="20"/>
                <w:szCs w:val="20"/>
              </w:rPr>
              <w:t>Image tagging</w:t>
            </w:r>
            <w:bookmarkEnd w:id="237"/>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38" w:name="imperfect_detection"/>
            <w:r w:rsidRPr="00D17FBD">
              <w:rPr>
                <w:bCs/>
                <w:sz w:val="20"/>
                <w:szCs w:val="20"/>
              </w:rPr>
              <w:t>Imperfect detection</w:t>
            </w:r>
            <w:bookmarkEnd w:id="238"/>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pecies are often detected "imperfectly," meaning that they are not always detected when they are present (e.g., due to cover of vegetation, cryptic natur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39" w:name="independent_detection"/>
            <w:r w:rsidRPr="00D17FBD">
              <w:rPr>
                <w:bCs/>
                <w:sz w:val="20"/>
                <w:szCs w:val="20"/>
              </w:rPr>
              <w:t>Independent detections</w:t>
            </w:r>
            <w:bookmarkEnd w:id="239"/>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40" w:name="individual_count"/>
            <w:r w:rsidRPr="00D17FBD">
              <w:rPr>
                <w:b/>
                <w:sz w:val="20"/>
                <w:szCs w:val="20"/>
              </w:rPr>
              <w:t>Individual Count</w:t>
            </w:r>
            <w:bookmarkEnd w:id="240"/>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41" w:name="settings_infrared_illum"/>
            <w:r w:rsidRPr="00D17FBD">
              <w:rPr>
                <w:bCs/>
                <w:sz w:val="20"/>
                <w:szCs w:val="20"/>
              </w:rPr>
              <w:t>Infrared illuminator</w:t>
            </w:r>
            <w:bookmarkEnd w:id="241"/>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42" w:name="mods_instantaneous_sampling"/>
            <w:r w:rsidRPr="00D17FBD">
              <w:rPr>
                <w:bCs/>
                <w:sz w:val="20"/>
                <w:szCs w:val="20"/>
              </w:rPr>
              <w:t>Instantaneous sampling (IS)</w:t>
            </w:r>
            <w:bookmarkEnd w:id="242"/>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43" w:name="intensity_of_use"/>
            <w:r w:rsidRPr="00D17FBD">
              <w:rPr>
                <w:bCs/>
                <w:sz w:val="20"/>
                <w:szCs w:val="20"/>
              </w:rPr>
              <w:lastRenderedPageBreak/>
              <w:t xml:space="preserve">Intensity of use </w:t>
            </w:r>
            <w:bookmarkEnd w:id="243"/>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pected number of use events of a specific resource unit during a unit of time… [which characterizes] how frequently a particular resource unit is used" (Keim et al., 2019). The intensity of use differs from the probability of use (which characterizes "the probability of at least one us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44" w:name="inter_detection_interval"/>
            <w:r w:rsidRPr="00D17FBD">
              <w:rPr>
                <w:sz w:val="20"/>
                <w:szCs w:val="20"/>
              </w:rPr>
              <w:t>Inter-detection interval</w:t>
            </w:r>
            <w:bookmarkEnd w:id="244"/>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45" w:name="mods_inventory"/>
            <w:r w:rsidRPr="00D17FBD">
              <w:rPr>
                <w:bCs/>
                <w:sz w:val="20"/>
                <w:szCs w:val="20"/>
              </w:rPr>
              <w:t>Inventory</w:t>
            </w:r>
            <w:bookmarkEnd w:id="245"/>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apid assessment surveys to determine what species are present in a given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46" w:name="kernel_density_estimator"/>
            <w:r w:rsidRPr="00D17FBD">
              <w:rPr>
                <w:bCs/>
                <w:sz w:val="20"/>
                <w:szCs w:val="20"/>
              </w:rPr>
              <w:t>Kernel density estimator</w:t>
            </w:r>
            <w:bookmarkEnd w:id="246"/>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47" w:name="key_id"/>
            <w:r w:rsidRPr="00D17FBD">
              <w:rPr>
                <w:rFonts w:eastAsia="Times New Roman"/>
                <w:b/>
                <w:bCs/>
                <w:color w:val="000000"/>
                <w:sz w:val="20"/>
                <w:szCs w:val="20"/>
              </w:rPr>
              <w:t>*Key ID</w:t>
            </w:r>
            <w:bookmarkEnd w:id="247"/>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48" w:name="latitude_camera_location"/>
            <w:r w:rsidRPr="00D17FBD">
              <w:rPr>
                <w:b/>
                <w:sz w:val="20"/>
                <w:szCs w:val="20"/>
              </w:rPr>
              <w:t>Latitude Camera Location</w:t>
            </w:r>
            <w:bookmarkEnd w:id="248"/>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49" w:name="longitude_camera_location"/>
            <w:r w:rsidRPr="00D17FBD">
              <w:rPr>
                <w:b/>
                <w:sz w:val="20"/>
                <w:szCs w:val="20"/>
              </w:rPr>
              <w:t>Longitude Camera Location</w:t>
            </w:r>
            <w:bookmarkEnd w:id="249"/>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50" w:name="baitlure_lure"/>
            <w:r w:rsidRPr="00D17FBD">
              <w:rPr>
                <w:bCs/>
                <w:sz w:val="20"/>
                <w:szCs w:val="20"/>
              </w:rPr>
              <w:t>Lure</w:t>
            </w:r>
            <w:bookmarkEnd w:id="250"/>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ubstance that draws animals closer; lures include scent (olfactory) lure, visual lur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51" w:name="typeid_marked"/>
            <w:r w:rsidRPr="00D17FBD">
              <w:rPr>
                <w:bCs/>
                <w:sz w:val="20"/>
                <w:szCs w:val="20"/>
              </w:rPr>
              <w:t xml:space="preserve">Marked individuals / populations / species </w:t>
            </w:r>
            <w:bookmarkEnd w:id="251"/>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52" w:name="mods_mr"/>
            <w:r w:rsidRPr="00D17FBD">
              <w:rPr>
                <w:bCs/>
                <w:sz w:val="20"/>
                <w:szCs w:val="20"/>
              </w:rPr>
              <w:t>Mark-resight (MR) model</w:t>
            </w:r>
            <w:bookmarkEnd w:id="252"/>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abundance of partially marked populations using the number of marked individuals, the number of unmarked individuals, and the detection probability from marked animals (Wearn &amp; Glover-Kapfer, 2017). MR is similar to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53" w:name="metadata"/>
            <w:r w:rsidRPr="00D17FBD">
              <w:rPr>
                <w:bCs/>
                <w:sz w:val="20"/>
                <w:szCs w:val="20"/>
              </w:rPr>
              <w:t>Metadata</w:t>
            </w:r>
            <w:bookmarkEnd w:id="253"/>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54" w:name="mods_modelling_assumption"/>
            <w:r w:rsidRPr="00D17FBD">
              <w:rPr>
                <w:bCs/>
                <w:sz w:val="20"/>
                <w:szCs w:val="20"/>
              </w:rPr>
              <w:t>Model assumption</w:t>
            </w:r>
            <w:bookmarkEnd w:id="254"/>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Explicitly stated (or implicitly premised) conventions, choices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55" w:name="mods_modelling_approach"/>
            <w:r w:rsidRPr="00D17FBD">
              <w:rPr>
                <w:bCs/>
                <w:sz w:val="20"/>
                <w:szCs w:val="20"/>
              </w:rPr>
              <w:t>Modelling approach</w:t>
            </w:r>
            <w:bookmarkEnd w:id="255"/>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56" w:name="settings_motion_image_interval"/>
            <w:r w:rsidRPr="00D17FBD">
              <w:rPr>
                <w:b/>
                <w:sz w:val="20"/>
                <w:szCs w:val="20"/>
              </w:rPr>
              <w:lastRenderedPageBreak/>
              <w:t>Motion Image Interval (seconds)</w:t>
            </w:r>
            <w:bookmarkEnd w:id="256"/>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57" w:name="mods_negative_binomial"/>
            <w:r w:rsidRPr="00D17FBD">
              <w:rPr>
                <w:bCs/>
                <w:sz w:val="20"/>
                <w:szCs w:val="20"/>
              </w:rPr>
              <w:t>Negative binomial (NB) regression</w:t>
            </w:r>
            <w:bookmarkEnd w:id="257"/>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58" w:name="mods_n_mixture"/>
            <w:r w:rsidRPr="00D17FBD">
              <w:rPr>
                <w:bCs/>
                <w:color w:val="000000"/>
                <w:sz w:val="20"/>
                <w:szCs w:val="20"/>
              </w:rPr>
              <w:t>N-mixture models</w:t>
            </w:r>
            <w:bookmarkEnd w:id="258"/>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59" w:name="northing_camera_location"/>
            <w:r w:rsidRPr="00D17FBD">
              <w:rPr>
                <w:b/>
                <w:sz w:val="20"/>
                <w:szCs w:val="20"/>
              </w:rPr>
              <w:t>Northing Camera Location</w:t>
            </w:r>
            <w:bookmarkEnd w:id="259"/>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60" w:name="ocupancy"/>
            <w:r w:rsidRPr="00D17FBD">
              <w:rPr>
                <w:bCs/>
                <w:sz w:val="20"/>
                <w:szCs w:val="20"/>
              </w:rPr>
              <w:t>Occupancy</w:t>
            </w:r>
            <w:bookmarkEnd w:id="260"/>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61" w:name="mods_occupancy"/>
            <w:r w:rsidRPr="00D17FBD">
              <w:rPr>
                <w:bCs/>
                <w:sz w:val="20"/>
                <w:szCs w:val="20"/>
              </w:rPr>
              <w:t xml:space="preserve">Occupancy model </w:t>
            </w:r>
            <w:bookmarkEnd w:id="261"/>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odelling approach used to account for imperfect detection by first evaluating the detection probability of a species via detection histories (i.e., present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62" w:name="mods_overdispersion"/>
            <w:r w:rsidRPr="00D17FBD">
              <w:rPr>
                <w:bCs/>
                <w:color w:val="000000"/>
                <w:sz w:val="20"/>
                <w:szCs w:val="20"/>
              </w:rPr>
              <w:t>Overdispersion</w:t>
            </w:r>
            <w:bookmarkEnd w:id="262"/>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63" w:name="sampledesign_paired"/>
            <w:r w:rsidRPr="00D17FBD">
              <w:rPr>
                <w:bCs/>
                <w:sz w:val="20"/>
                <w:szCs w:val="20"/>
              </w:rPr>
              <w:t>Paired design</w:t>
            </w:r>
            <w:bookmarkEnd w:id="263"/>
          </w:p>
        </w:tc>
        <w:tc>
          <w:tcPr>
            <w:tcW w:w="7375" w:type="dxa"/>
            <w:shd w:val="clear" w:color="auto" w:fill="auto"/>
            <w:tcMar>
              <w:left w:w="0" w:type="dxa"/>
              <w:right w:w="0" w:type="dxa"/>
            </w:tcMar>
            <w:vAlign w:val="center"/>
            <w:hideMark/>
          </w:tcPr>
          <w:p w14:paraId="21904294" w14:textId="0D0A72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form of </w:t>
            </w:r>
            <w:r w:rsidR="00207723">
              <w:rPr>
                <w:rFonts w:eastAsia="Times New Roman"/>
                <w:color w:val="000000"/>
                <w:sz w:val="20"/>
                <w:szCs w:val="20"/>
              </w:rPr>
              <w:t>"</w:t>
            </w:r>
            <w:r w:rsidRPr="00D17FBD">
              <w:rPr>
                <w:rFonts w:eastAsia="Times New Roman"/>
                <w:color w:val="000000"/>
                <w:sz w:val="20"/>
                <w:szCs w:val="20"/>
              </w:rPr>
              <w:t>clustered design</w:t>
            </w:r>
            <w:r w:rsidR="00207723">
              <w:rPr>
                <w:rFonts w:eastAsia="Times New Roman"/>
                <w:color w:val="000000"/>
                <w:sz w:val="20"/>
                <w:szCs w:val="20"/>
              </w:rPr>
              <w:t>"</w:t>
            </w:r>
            <w:r w:rsidRPr="00D17FBD">
              <w:rPr>
                <w:rFonts w:eastAsia="Times New Roman"/>
                <w:color w:val="000000"/>
                <w:sz w:val="20"/>
                <w:szCs w:val="20"/>
              </w:rPr>
              <w:t xml:space="preserve"> where two cameras that are placed closely together to increase detection probability ("paired cameras"), to evaluate certain conditions ("paired sites</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64" w:name="typeid_partially_marked"/>
            <w:r w:rsidRPr="00D17FBD">
              <w:rPr>
                <w:bCs/>
                <w:sz w:val="20"/>
                <w:szCs w:val="20"/>
              </w:rPr>
              <w:t xml:space="preserve">Partially marked individuals / </w:t>
            </w:r>
            <w:r w:rsidRPr="00D17FBD">
              <w:rPr>
                <w:bCs/>
                <w:sz w:val="20"/>
                <w:szCs w:val="20"/>
              </w:rPr>
              <w:lastRenderedPageBreak/>
              <w:t>populations / species</w:t>
            </w:r>
            <w:bookmarkEnd w:id="264"/>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Individuals, populations, or species (varies with modelling approach and context) that have a suite of partially identifying traits (e.g., antler points, sex class, age </w:t>
            </w:r>
            <w:r w:rsidRPr="00D17FBD">
              <w:rPr>
                <w:rFonts w:eastAsia="Times New Roman"/>
                <w:color w:val="000000"/>
                <w:sz w:val="20"/>
                <w:szCs w:val="20"/>
              </w:rPr>
              <w:lastRenderedPageBreak/>
              <w:t>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65" w:name="settings_photos_per_trigger"/>
            <w:r w:rsidRPr="00D17FBD">
              <w:rPr>
                <w:b/>
                <w:sz w:val="20"/>
                <w:szCs w:val="20"/>
              </w:rPr>
              <w:lastRenderedPageBreak/>
              <w:t>Photos Per Trigger</w:t>
            </w:r>
            <w:bookmarkEnd w:id="265"/>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66" w:name="mods_poisson"/>
            <w:r w:rsidRPr="00D17FBD">
              <w:rPr>
                <w:bCs/>
                <w:sz w:val="20"/>
                <w:szCs w:val="20"/>
              </w:rPr>
              <w:t>Poisson regression</w:t>
            </w:r>
            <w:bookmarkEnd w:id="266"/>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67" w:name="project"/>
            <w:r w:rsidRPr="00D17FBD">
              <w:rPr>
                <w:bCs/>
                <w:sz w:val="20"/>
                <w:szCs w:val="20"/>
              </w:rPr>
              <w:t>Project</w:t>
            </w:r>
            <w:bookmarkEnd w:id="267"/>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68" w:name="project_name"/>
            <w:r w:rsidRPr="00D17FBD">
              <w:rPr>
                <w:b/>
                <w:sz w:val="20"/>
                <w:szCs w:val="20"/>
              </w:rPr>
              <w:t>Project Name</w:t>
            </w:r>
            <w:bookmarkEnd w:id="268"/>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69" w:name="pseudoreplication"/>
            <w:r w:rsidRPr="00D17FBD">
              <w:rPr>
                <w:bCs/>
                <w:sz w:val="20"/>
                <w:szCs w:val="20"/>
              </w:rPr>
              <w:t>Pseudoreplication</w:t>
            </w:r>
            <w:bookmarkEnd w:id="269"/>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70" w:name="purpose_of_visit"/>
            <w:r w:rsidRPr="00D17FBD">
              <w:rPr>
                <w:rFonts w:eastAsia="Times New Roman"/>
                <w:b/>
                <w:bCs/>
                <w:color w:val="000000"/>
                <w:sz w:val="20"/>
                <w:szCs w:val="20"/>
              </w:rPr>
              <w:t>Purpose of Visit</w:t>
            </w:r>
            <w:bookmarkEnd w:id="270"/>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71" w:name="settings_quiet_period"/>
            <w:r w:rsidRPr="00D17FBD">
              <w:rPr>
                <w:b/>
                <w:sz w:val="20"/>
                <w:szCs w:val="20"/>
              </w:rPr>
              <w:t>Quiet Period (seconds)</w:t>
            </w:r>
            <w:bookmarkEnd w:id="271"/>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4B79EF13" w:rsidR="00D17FBD" w:rsidRPr="00D17FBD" w:rsidRDefault="00D17FBD" w:rsidP="00F42D80">
            <w:pPr>
              <w:spacing w:before="80" w:after="80"/>
              <w:ind w:left="85" w:right="57"/>
              <w:rPr>
                <w:rFonts w:eastAsia="Times New Roman"/>
                <w:color w:val="000000"/>
                <w:sz w:val="20"/>
                <w:szCs w:val="20"/>
              </w:rPr>
            </w:pPr>
            <w:bookmarkStart w:id="272" w:name="sampledesign_random"/>
            <w:r w:rsidRPr="00D17FBD">
              <w:rPr>
                <w:bCs/>
                <w:sz w:val="20"/>
                <w:szCs w:val="20"/>
              </w:rPr>
              <w:t xml:space="preserve">Random (or </w:t>
            </w:r>
            <w:r w:rsidR="00207723">
              <w:rPr>
                <w:bCs/>
                <w:sz w:val="20"/>
                <w:szCs w:val="20"/>
              </w:rPr>
              <w:t>"</w:t>
            </w:r>
            <w:r w:rsidRPr="00D17FBD">
              <w:rPr>
                <w:bCs/>
                <w:sz w:val="20"/>
                <w:szCs w:val="20"/>
              </w:rPr>
              <w:t>simple random</w:t>
            </w:r>
            <w:r w:rsidR="00207723">
              <w:rPr>
                <w:bCs/>
                <w:sz w:val="20"/>
                <w:szCs w:val="20"/>
              </w:rPr>
              <w:t>"</w:t>
            </w:r>
            <w:r w:rsidRPr="00D17FBD">
              <w:rPr>
                <w:bCs/>
                <w:sz w:val="20"/>
                <w:szCs w:val="20"/>
              </w:rPr>
              <w:t>) design</w:t>
            </w:r>
            <w:bookmarkEnd w:id="272"/>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73" w:name="mods_rest"/>
            <w:r w:rsidRPr="00D17FBD">
              <w:rPr>
                <w:bCs/>
                <w:color w:val="000000"/>
                <w:sz w:val="20"/>
                <w:szCs w:val="20"/>
              </w:rPr>
              <w:t>Random encounter and staying time (REST) model</w:t>
            </w:r>
            <w:bookmarkEnd w:id="273"/>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74" w:name="mods_rem"/>
            <w:r w:rsidRPr="00D17FBD">
              <w:rPr>
                <w:bCs/>
                <w:sz w:val="20"/>
                <w:szCs w:val="20"/>
              </w:rPr>
              <w:t>Random encounter model (REM)</w:t>
            </w:r>
            <w:bookmarkEnd w:id="274"/>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75" w:name="recovery_time"/>
            <w:r w:rsidRPr="00D17FBD">
              <w:rPr>
                <w:bCs/>
                <w:sz w:val="20"/>
                <w:szCs w:val="20"/>
              </w:rPr>
              <w:t>Recovery time</w:t>
            </w:r>
            <w:bookmarkEnd w:id="275"/>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76" w:name="fov_registration_area"/>
            <w:r w:rsidRPr="00D17FBD">
              <w:rPr>
                <w:bCs/>
                <w:sz w:val="20"/>
                <w:szCs w:val="20"/>
              </w:rPr>
              <w:lastRenderedPageBreak/>
              <w:t>Registration area</w:t>
            </w:r>
            <w:bookmarkEnd w:id="276"/>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77" w:name="mods_relative_abundance"/>
            <w:r w:rsidRPr="00D17FBD">
              <w:rPr>
                <w:bCs/>
                <w:sz w:val="20"/>
                <w:szCs w:val="20"/>
              </w:rPr>
              <w:t>Relative abundance indices</w:t>
            </w:r>
            <w:bookmarkEnd w:id="277"/>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78" w:name="remaining_battery_percent"/>
            <w:r w:rsidRPr="00D17FBD">
              <w:rPr>
                <w:rFonts w:eastAsia="Times New Roman"/>
                <w:b/>
                <w:bCs/>
                <w:color w:val="000000"/>
                <w:sz w:val="20"/>
                <w:szCs w:val="20"/>
              </w:rPr>
              <w:t>*Remaining Battery (%)</w:t>
            </w:r>
            <w:bookmarkEnd w:id="278"/>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79" w:name="mods_royle_nichols"/>
            <w:r w:rsidRPr="00D17FBD">
              <w:rPr>
                <w:bCs/>
                <w:sz w:val="20"/>
                <w:szCs w:val="20"/>
              </w:rPr>
              <w:t>Royle-Nichols model</w:t>
            </w:r>
            <w:bookmarkEnd w:id="279"/>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80" w:name="sample_station"/>
            <w:r w:rsidRPr="00D17FBD">
              <w:rPr>
                <w:bCs/>
                <w:sz w:val="20"/>
                <w:szCs w:val="20"/>
              </w:rPr>
              <w:t>Sample station</w:t>
            </w:r>
            <w:bookmarkEnd w:id="280"/>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81" w:name="sample_station_name"/>
            <w:r w:rsidRPr="00D17FBD">
              <w:rPr>
                <w:b/>
                <w:sz w:val="20"/>
                <w:szCs w:val="20"/>
              </w:rPr>
              <w:t>Sample Station Name</w:t>
            </w:r>
            <w:bookmarkEnd w:id="281"/>
          </w:p>
        </w:tc>
        <w:tc>
          <w:tcPr>
            <w:tcW w:w="7375" w:type="dxa"/>
            <w:shd w:val="clear" w:color="auto" w:fill="auto"/>
            <w:tcMar>
              <w:left w:w="0" w:type="dxa"/>
              <w:right w:w="0" w:type="dxa"/>
            </w:tcMar>
            <w:vAlign w:val="center"/>
            <w:hideMark/>
          </w:tcPr>
          <w:p w14:paraId="46355E5C" w14:textId="666BC30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 xml:space="preserve">e.g., </w:t>
            </w:r>
            <w:r w:rsidR="00207723">
              <w:rPr>
                <w:rFonts w:eastAsia="Times New Roman"/>
                <w:color w:val="000000"/>
                <w:sz w:val="20"/>
                <w:szCs w:val="20"/>
              </w:rPr>
              <w:t>"</w:t>
            </w:r>
            <w:r w:rsidRPr="00D17FBD">
              <w:rPr>
                <w:rFonts w:eastAsia="Times New Roman"/>
                <w:color w:val="000000"/>
                <w:sz w:val="20"/>
                <w:szCs w:val="20"/>
              </w:rPr>
              <w:t>ss1</w:t>
            </w:r>
            <w:r w:rsidR="00207723">
              <w:rPr>
                <w:rFonts w:eastAsia="Times New Roman"/>
                <w:color w:val="000000"/>
                <w:sz w:val="20"/>
                <w:szCs w:val="20"/>
              </w:rPr>
              <w:t>"</w:t>
            </w:r>
            <w:r w:rsidRPr="00D17FBD">
              <w:rPr>
                <w:rFonts w:eastAsia="Times New Roman"/>
                <w:color w:val="000000"/>
                <w:sz w:val="20"/>
                <w:szCs w:val="20"/>
              </w:rPr>
              <w:t xml:space="preserve"> in </w:t>
            </w:r>
            <w:r w:rsidR="00207723">
              <w:rPr>
                <w:rFonts w:eastAsia="Times New Roman"/>
                <w:color w:val="000000"/>
                <w:sz w:val="20"/>
                <w:szCs w:val="20"/>
              </w:rPr>
              <w:t>"</w:t>
            </w:r>
            <w:r w:rsidRPr="00D17FBD">
              <w:rPr>
                <w:rFonts w:eastAsia="Times New Roman"/>
                <w:color w:val="000000"/>
                <w:sz w:val="20"/>
                <w:szCs w:val="20"/>
              </w:rPr>
              <w:t>ss1_bh1</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2</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3</w:t>
            </w:r>
            <w:r w:rsidR="00207723">
              <w:rPr>
                <w:rFonts w:eastAsia="Times New Roman"/>
                <w:color w:val="000000"/>
                <w:sz w:val="20"/>
                <w:szCs w:val="20"/>
              </w:rPr>
              <w:t>"</w:t>
            </w:r>
            <w:r w:rsidRPr="00D17FBD">
              <w:rPr>
                <w:rFonts w:eastAsia="Times New Roman"/>
                <w:color w:val="000000"/>
                <w:sz w:val="20"/>
                <w:szCs w:val="20"/>
              </w:rPr>
              <w:t xml:space="preserve">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82" w:name="baitlure_scent_lure"/>
            <w:r w:rsidRPr="00D17FBD">
              <w:rPr>
                <w:bCs/>
                <w:sz w:val="20"/>
                <w:szCs w:val="20"/>
              </w:rPr>
              <w:t>Scent lure</w:t>
            </w:r>
            <w:bookmarkEnd w:id="282"/>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83" w:name="sd_card_id"/>
            <w:r w:rsidRPr="00D17FBD">
              <w:rPr>
                <w:rFonts w:eastAsia="Times New Roman"/>
                <w:b/>
                <w:bCs/>
                <w:color w:val="000000"/>
                <w:sz w:val="20"/>
                <w:szCs w:val="20"/>
              </w:rPr>
              <w:t>*SD Card ID</w:t>
            </w:r>
            <w:bookmarkEnd w:id="283"/>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84" w:name="sd_card_replaced"/>
            <w:r w:rsidRPr="00D17FBD">
              <w:rPr>
                <w:rFonts w:eastAsia="Times New Roman"/>
                <w:b/>
                <w:bCs/>
                <w:color w:val="000000"/>
                <w:sz w:val="20"/>
                <w:szCs w:val="20"/>
              </w:rPr>
              <w:t>*SD Card Replaced</w:t>
            </w:r>
            <w:bookmarkEnd w:id="284"/>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85" w:name="sd_card_status"/>
            <w:r w:rsidRPr="00D17FBD">
              <w:rPr>
                <w:rFonts w:eastAsia="Times New Roman"/>
                <w:b/>
                <w:bCs/>
                <w:color w:val="000000"/>
                <w:sz w:val="20"/>
                <w:szCs w:val="20"/>
              </w:rPr>
              <w:t>*SD Card Status (% Full)</w:t>
            </w:r>
            <w:bookmarkEnd w:id="285"/>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86" w:name="security"/>
            <w:r w:rsidRPr="00D17FBD">
              <w:rPr>
                <w:rFonts w:eastAsia="Times New Roman"/>
                <w:b/>
                <w:bCs/>
                <w:color w:val="000000"/>
                <w:sz w:val="20"/>
                <w:szCs w:val="20"/>
              </w:rPr>
              <w:t>*Security</w:t>
            </w:r>
            <w:bookmarkEnd w:id="286"/>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87" w:name="sequence"/>
            <w:r w:rsidRPr="00D17FBD">
              <w:rPr>
                <w:bCs/>
                <w:sz w:val="20"/>
                <w:szCs w:val="20"/>
              </w:rPr>
              <w:t>Sequence</w:t>
            </w:r>
            <w:bookmarkEnd w:id="287"/>
          </w:p>
        </w:tc>
        <w:tc>
          <w:tcPr>
            <w:tcW w:w="7375" w:type="dxa"/>
            <w:shd w:val="clear" w:color="auto" w:fill="auto"/>
            <w:tcMar>
              <w:left w:w="0" w:type="dxa"/>
              <w:right w:w="0" w:type="dxa"/>
            </w:tcMar>
            <w:vAlign w:val="center"/>
            <w:hideMark/>
          </w:tcPr>
          <w:p w14:paraId="187BBF18" w14:textId="5A34F5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ser-defined group of images or video clips considered as a single </w:t>
            </w:r>
            <w:r w:rsidR="00207723">
              <w:rPr>
                <w:rFonts w:eastAsia="Times New Roman"/>
                <w:color w:val="000000"/>
                <w:sz w:val="20"/>
                <w:szCs w:val="20"/>
              </w:rPr>
              <w:t>"</w:t>
            </w:r>
            <w:r w:rsidRPr="00D17FBD">
              <w:rPr>
                <w:rFonts w:eastAsia="Times New Roman"/>
                <w:color w:val="000000"/>
                <w:sz w:val="20"/>
                <w:szCs w:val="20"/>
              </w:rPr>
              <w:t>detection event</w:t>
            </w:r>
            <w:r w:rsidR="00207723">
              <w:rPr>
                <w:rFonts w:eastAsia="Times New Roman"/>
                <w:color w:val="000000"/>
                <w:sz w:val="20"/>
                <w:szCs w:val="20"/>
              </w:rPr>
              <w:t>"</w:t>
            </w:r>
            <w:r w:rsidRPr="00D17FBD">
              <w:rPr>
                <w:rFonts w:eastAsia="Times New Roman"/>
                <w:color w:val="000000"/>
                <w:sz w:val="20"/>
                <w:szCs w:val="20"/>
              </w:rPr>
              <w:t xml:space="preserve"> (recorded as "Sequence Name"); often users choose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xml:space="preserve">) to define independent </w:t>
            </w:r>
            <w:r w:rsidR="00207723">
              <w:rPr>
                <w:rFonts w:eastAsia="Times New Roman"/>
                <w:color w:val="000000"/>
                <w:sz w:val="20"/>
                <w:szCs w:val="20"/>
              </w:rPr>
              <w:t>"</w:t>
            </w:r>
            <w:r w:rsidRPr="00D17FBD">
              <w:rPr>
                <w:rFonts w:eastAsia="Times New Roman"/>
                <w:color w:val="000000"/>
                <w:sz w:val="20"/>
                <w:szCs w:val="20"/>
              </w:rPr>
              <w:t>events</w:t>
            </w:r>
            <w:r w:rsidR="00207723">
              <w:rPr>
                <w:rFonts w:eastAsia="Times New Roman"/>
                <w:color w:val="000000"/>
                <w:sz w:val="20"/>
                <w:szCs w:val="20"/>
              </w:rPr>
              <w:t>"</w:t>
            </w:r>
            <w:r w:rsidRPr="00D17FBD">
              <w:rPr>
                <w:rFonts w:eastAsia="Times New Roman"/>
                <w:color w:val="000000"/>
                <w:sz w:val="20"/>
                <w:szCs w:val="20"/>
              </w:rPr>
              <w:t>;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88" w:name="sequence_name"/>
            <w:r w:rsidRPr="00D17FBD">
              <w:rPr>
                <w:b/>
                <w:sz w:val="20"/>
                <w:szCs w:val="20"/>
              </w:rPr>
              <w:t>Sequence Name</w:t>
            </w:r>
            <w:bookmarkEnd w:id="288"/>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for a multi-image sequence. The Sequence Name should ideally consist of the Deployment Name and the names of the first and last images and videos in the sequence (separated by "_") (i.e., "Deployment Name"_"img_#[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89" w:name="service_retrieval"/>
            <w:r w:rsidRPr="00D17FBD">
              <w:rPr>
                <w:bCs/>
                <w:sz w:val="20"/>
                <w:szCs w:val="20"/>
              </w:rPr>
              <w:t>Service/Retrieval</w:t>
            </w:r>
            <w:bookmarkEnd w:id="289"/>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90" w:name="service_retrieval_comments"/>
            <w:r w:rsidRPr="00D17FBD">
              <w:rPr>
                <w:rFonts w:eastAsia="Times New Roman"/>
                <w:b/>
                <w:bCs/>
                <w:color w:val="000000"/>
                <w:sz w:val="20"/>
                <w:szCs w:val="20"/>
              </w:rPr>
              <w:lastRenderedPageBreak/>
              <w:t>*</w:t>
            </w:r>
            <w:r w:rsidRPr="00D17FBD">
              <w:rPr>
                <w:b/>
                <w:sz w:val="20"/>
                <w:szCs w:val="20"/>
              </w:rPr>
              <w:t>Service/Retrieval Comments</w:t>
            </w:r>
            <w:bookmarkEnd w:id="290"/>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91" w:name="service_retrieval_crew"/>
            <w:r w:rsidRPr="00D17FBD">
              <w:rPr>
                <w:b/>
                <w:sz w:val="20"/>
                <w:szCs w:val="20"/>
              </w:rPr>
              <w:t>Service/Retrieval Crew</w:t>
            </w:r>
            <w:bookmarkEnd w:id="291"/>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92" w:name="service_retrieval_metadata"/>
            <w:r w:rsidRPr="00D17FBD">
              <w:rPr>
                <w:bCs/>
                <w:sz w:val="20"/>
                <w:szCs w:val="20"/>
              </w:rPr>
              <w:t>Service/retrieval metadata</w:t>
            </w:r>
            <w:bookmarkEnd w:id="292"/>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93" w:name="service_retrieval_visit"/>
            <w:r w:rsidRPr="00D17FBD">
              <w:rPr>
                <w:bCs/>
                <w:sz w:val="20"/>
                <w:szCs w:val="20"/>
              </w:rPr>
              <w:t>Service/Retrieval visit</w:t>
            </w:r>
            <w:bookmarkEnd w:id="293"/>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94" w:name="tags_sex_class"/>
            <w:r w:rsidRPr="00D17FBD">
              <w:rPr>
                <w:b/>
                <w:sz w:val="20"/>
                <w:szCs w:val="20"/>
              </w:rPr>
              <w:t>Sex Class</w:t>
            </w:r>
            <w:bookmarkEnd w:id="294"/>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95" w:name="mods_ste"/>
            <w:r w:rsidRPr="00D17FBD">
              <w:rPr>
                <w:bCs/>
                <w:sz w:val="20"/>
                <w:szCs w:val="20"/>
              </w:rPr>
              <w:t xml:space="preserve">Space-to-event (STE) model </w:t>
            </w:r>
            <w:bookmarkEnd w:id="295"/>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96" w:name="spatial_autocorrelation"/>
            <w:r w:rsidRPr="00D17FBD">
              <w:rPr>
                <w:bCs/>
                <w:sz w:val="20"/>
                <w:szCs w:val="20"/>
              </w:rPr>
              <w:t>Spatial autocorrelation</w:t>
            </w:r>
            <w:bookmarkEnd w:id="296"/>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97"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97"/>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98" w:name="mods_smr"/>
            <w:r w:rsidRPr="00D17FBD">
              <w:rPr>
                <w:bCs/>
                <w:sz w:val="20"/>
                <w:szCs w:val="20"/>
              </w:rPr>
              <w:t xml:space="preserve">Spatial mark-resight (SMR) </w:t>
            </w:r>
            <w:bookmarkEnd w:id="298"/>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99" w:name="mods_2flankspim"/>
            <w:r w:rsidRPr="00D17FBD">
              <w:rPr>
                <w:bCs/>
                <w:sz w:val="20"/>
                <w:szCs w:val="20"/>
              </w:rPr>
              <w:t xml:space="preserve">Spatial partial identity model (2-flank SPIM) </w:t>
            </w:r>
            <w:bookmarkEnd w:id="299"/>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65B7CD1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density of partially marked populations in which the </w:t>
            </w:r>
            <w:r w:rsidR="00207723">
              <w:rPr>
                <w:rFonts w:eastAsia="Times New Roman"/>
                <w:color w:val="000000"/>
                <w:sz w:val="20"/>
                <w:szCs w:val="20"/>
              </w:rPr>
              <w:t>"</w:t>
            </w:r>
            <w:r w:rsidRPr="00D17FBD">
              <w:rPr>
                <w:rFonts w:eastAsia="Times New Roman"/>
                <w:color w:val="000000"/>
                <w:sz w:val="20"/>
                <w:szCs w:val="20"/>
              </w:rPr>
              <w:t>spatial locations of where partial identity samples are captured to probabilistically resolve their complete identities</w:t>
            </w:r>
            <w:r w:rsidR="00207723">
              <w:rPr>
                <w:rFonts w:eastAsia="Times New Roman"/>
                <w:color w:val="000000"/>
                <w:sz w:val="20"/>
                <w:szCs w:val="20"/>
              </w:rPr>
              <w:t>"</w:t>
            </w:r>
            <w:r w:rsidRPr="00D17FBD">
              <w:rPr>
                <w:rFonts w:eastAsia="Times New Roman"/>
                <w:color w:val="000000"/>
                <w:sz w:val="20"/>
                <w:szCs w:val="20"/>
              </w:rPr>
              <w:t xml:space="preserve">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300" w:name="mods_scr_secr"/>
            <w:r w:rsidRPr="00D17FBD">
              <w:rPr>
                <w:bCs/>
                <w:sz w:val="20"/>
                <w:szCs w:val="20"/>
              </w:rPr>
              <w:t xml:space="preserve">Spatially explicit capture-recapture </w:t>
            </w:r>
            <w:r w:rsidRPr="00D17FBD">
              <w:rPr>
                <w:bCs/>
                <w:sz w:val="20"/>
                <w:szCs w:val="20"/>
              </w:rPr>
              <w:lastRenderedPageBreak/>
              <w:t xml:space="preserve">(SECR) </w:t>
            </w:r>
            <w:r w:rsidRPr="00D17FBD">
              <w:rPr>
                <w:bCs/>
                <w:color w:val="000000"/>
                <w:sz w:val="20"/>
                <w:szCs w:val="20"/>
              </w:rPr>
              <w:t>/ Spatial capture-recapture (SCR)</w:t>
            </w:r>
            <w:bookmarkEnd w:id="300"/>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The SECR (or SCR) method is used to estimate the density of marked populations; an extension of traditional capture-recapture (CR; Karanth, 1995; </w:t>
            </w:r>
            <w:r w:rsidRPr="00D17FBD">
              <w:rPr>
                <w:rFonts w:eastAsia="Times New Roman"/>
                <w:color w:val="000000"/>
                <w:sz w:val="20"/>
                <w:szCs w:val="20"/>
              </w:rPr>
              <w:lastRenderedPageBreak/>
              <w:t>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301" w:name="stake_distance"/>
            <w:r w:rsidRPr="00D17FBD">
              <w:rPr>
                <w:rFonts w:eastAsia="Times New Roman"/>
                <w:b/>
                <w:bCs/>
                <w:color w:val="000000"/>
                <w:sz w:val="20"/>
                <w:szCs w:val="20"/>
              </w:rPr>
              <w:lastRenderedPageBreak/>
              <w:t>*Stake Distance (m)</w:t>
            </w:r>
            <w:bookmarkEnd w:id="301"/>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302" w:name="state_variable"/>
            <w:r w:rsidRPr="00D17FBD">
              <w:rPr>
                <w:bCs/>
                <w:sz w:val="20"/>
                <w:szCs w:val="20"/>
              </w:rPr>
              <w:t>State variable</w:t>
            </w:r>
            <w:bookmarkEnd w:id="302"/>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303" w:name="sampledesign_stratified"/>
            <w:r w:rsidRPr="00D17FBD">
              <w:rPr>
                <w:bCs/>
                <w:sz w:val="20"/>
                <w:szCs w:val="20"/>
              </w:rPr>
              <w:t>Stratified design</w:t>
            </w:r>
            <w:bookmarkEnd w:id="303"/>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304" w:name="sampledesign_stratified_random"/>
            <w:r w:rsidRPr="00D17FBD">
              <w:rPr>
                <w:bCs/>
                <w:sz w:val="20"/>
                <w:szCs w:val="20"/>
              </w:rPr>
              <w:t xml:space="preserve">Stratified random design </w:t>
            </w:r>
            <w:bookmarkEnd w:id="304"/>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then a proportional random sample of sites is selected within each stratum (e.g., 15%, 35% and 50% of sites within high, medium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305" w:name="study_area"/>
            <w:r w:rsidRPr="00D17FBD">
              <w:rPr>
                <w:sz w:val="20"/>
                <w:szCs w:val="20"/>
              </w:rPr>
              <w:t>Study area</w:t>
            </w:r>
            <w:bookmarkEnd w:id="305"/>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research, inventory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306" w:name="study_area_name"/>
            <w:r w:rsidRPr="00D17FBD">
              <w:rPr>
                <w:b/>
                <w:sz w:val="20"/>
                <w:szCs w:val="20"/>
              </w:rPr>
              <w:t>Study Area Name</w:t>
            </w:r>
            <w:bookmarkEnd w:id="306"/>
          </w:p>
        </w:tc>
        <w:tc>
          <w:tcPr>
            <w:tcW w:w="7375" w:type="dxa"/>
            <w:shd w:val="clear" w:color="auto" w:fill="auto"/>
            <w:tcMar>
              <w:left w:w="0" w:type="dxa"/>
              <w:right w:w="0" w:type="dxa"/>
            </w:tcMar>
            <w:vAlign w:val="center"/>
            <w:hideMark/>
          </w:tcPr>
          <w:p w14:paraId="0911EA2E" w14:textId="5744D722"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w:t>
            </w:r>
            <w:r w:rsidR="00207723">
              <w:rPr>
                <w:rFonts w:eastAsia="Times New Roman"/>
                <w:color w:val="000000"/>
                <w:sz w:val="20"/>
                <w:szCs w:val="20"/>
              </w:rPr>
              <w:t>"</w:t>
            </w:r>
            <w:r w:rsidRPr="00D17FBD">
              <w:rPr>
                <w:rFonts w:eastAsia="Times New Roman"/>
                <w:color w:val="000000"/>
                <w:sz w:val="20"/>
                <w:szCs w:val="20"/>
              </w:rPr>
              <w:t>).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307" w:name="survey"/>
            <w:r w:rsidRPr="00D17FBD">
              <w:rPr>
                <w:bCs/>
                <w:sz w:val="20"/>
                <w:szCs w:val="20"/>
              </w:rPr>
              <w:t>Survey</w:t>
            </w:r>
            <w:bookmarkEnd w:id="307"/>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308" w:name="survey_design"/>
            <w:r w:rsidRPr="00D17FBD">
              <w:rPr>
                <w:b/>
                <w:sz w:val="20"/>
                <w:szCs w:val="20"/>
              </w:rPr>
              <w:t>Survey Design</w:t>
            </w:r>
            <w:bookmarkEnd w:id="308"/>
          </w:p>
        </w:tc>
        <w:tc>
          <w:tcPr>
            <w:tcW w:w="7375" w:type="dxa"/>
            <w:shd w:val="clear" w:color="auto" w:fill="auto"/>
            <w:tcMar>
              <w:left w:w="0" w:type="dxa"/>
              <w:right w:w="0" w:type="dxa"/>
            </w:tcMar>
            <w:vAlign w:val="center"/>
            <w:hideMark/>
          </w:tcPr>
          <w:p w14:paraId="32D89E84" w14:textId="769E8AE3"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 xml:space="preserve">If </w:t>
            </w:r>
            <w:r w:rsidR="00207723">
              <w:rPr>
                <w:rStyle w:val="cf01"/>
                <w:rFonts w:ascii="Arial" w:hAnsi="Arial" w:cs="Arial"/>
                <w:sz w:val="20"/>
                <w:szCs w:val="20"/>
              </w:rPr>
              <w:t>"</w:t>
            </w:r>
            <w:r w:rsidRPr="00D17FBD">
              <w:rPr>
                <w:rStyle w:val="cf01"/>
                <w:rFonts w:ascii="Arial" w:hAnsi="Arial" w:cs="Arial"/>
                <w:sz w:val="20"/>
                <w:szCs w:val="20"/>
              </w:rPr>
              <w:t>Hierarchical (multiple)*</w:t>
            </w:r>
            <w:r w:rsidR="00D65AB1">
              <w:rPr>
                <w:rStyle w:val="cf01"/>
                <w:rFonts w:ascii="Arial" w:hAnsi="Arial" w:cs="Arial"/>
                <w:sz w:val="20"/>
                <w:szCs w:val="20"/>
              </w:rPr>
              <w:t>,</w:t>
            </w:r>
            <w:r w:rsidR="00207723">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1A51BE52"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 xml:space="preserve">Note that we refer to different configurations of cameras more generally as study design and sampling design; however, the term </w:t>
            </w:r>
            <w:r w:rsidR="00207723">
              <w:rPr>
                <w:rStyle w:val="cf01"/>
                <w:rFonts w:ascii="Arial" w:hAnsi="Arial" w:cs="Arial"/>
                <w:sz w:val="20"/>
                <w:szCs w:val="20"/>
              </w:rPr>
              <w:t>"</w:t>
            </w:r>
            <w:r w:rsidRPr="00D17FBD">
              <w:rPr>
                <w:rStyle w:val="cf01"/>
                <w:rFonts w:ascii="Arial" w:hAnsi="Arial" w:cs="Arial"/>
                <w:sz w:val="20"/>
                <w:szCs w:val="20"/>
              </w:rPr>
              <w:t>Survey Design</w:t>
            </w:r>
            <w:r w:rsidR="00207723">
              <w:rPr>
                <w:rStyle w:val="cf01"/>
                <w:rFonts w:ascii="Arial" w:hAnsi="Arial" w:cs="Arial"/>
                <w:sz w:val="20"/>
                <w:szCs w:val="20"/>
              </w:rPr>
              <w:t>"</w:t>
            </w:r>
            <w:r w:rsidRPr="00D17FBD">
              <w:rPr>
                <w:rStyle w:val="cf01"/>
                <w:rFonts w:ascii="Arial" w:hAnsi="Arial" w:cs="Arial"/>
                <w:sz w:val="20"/>
                <w:szCs w:val="20"/>
              </w:rPr>
              <w:t xml:space="preserve"> refers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309" w:name="survey_design_description"/>
            <w:r w:rsidRPr="00D17FBD">
              <w:rPr>
                <w:rFonts w:eastAsia="Times New Roman"/>
                <w:b/>
                <w:bCs/>
                <w:color w:val="000000"/>
                <w:sz w:val="20"/>
                <w:szCs w:val="20"/>
              </w:rPr>
              <w:t>*</w:t>
            </w:r>
            <w:r w:rsidRPr="00D17FBD">
              <w:rPr>
                <w:b/>
                <w:sz w:val="20"/>
                <w:szCs w:val="20"/>
              </w:rPr>
              <w:t>Survey Design Description</w:t>
            </w:r>
            <w:bookmarkEnd w:id="309"/>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310" w:name="survey_name"/>
            <w:r w:rsidRPr="00D17FBD">
              <w:rPr>
                <w:b/>
                <w:sz w:val="20"/>
                <w:szCs w:val="20"/>
              </w:rPr>
              <w:t>Survey Name</w:t>
            </w:r>
            <w:bookmarkEnd w:id="310"/>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311" w:name="survey_objectives"/>
            <w:r w:rsidRPr="00D17FBD">
              <w:rPr>
                <w:b/>
                <w:sz w:val="20"/>
                <w:szCs w:val="20"/>
              </w:rPr>
              <w:t>Survey Objectives</w:t>
            </w:r>
            <w:bookmarkEnd w:id="311"/>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specific objectives of each survey within a project, including the Target Species, the state variables (e.g., occupancy, density), and proposed modelling </w:t>
            </w:r>
            <w:r w:rsidRPr="00D17FBD">
              <w:rPr>
                <w:rFonts w:eastAsia="Times New Roman"/>
                <w:color w:val="000000"/>
                <w:sz w:val="20"/>
                <w:szCs w:val="20"/>
              </w:rPr>
              <w:lastRenderedPageBreak/>
              <w:t>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312" w:name="sampledesign_systematic"/>
            <w:r w:rsidRPr="00D17FBD">
              <w:rPr>
                <w:bCs/>
                <w:sz w:val="20"/>
                <w:szCs w:val="20"/>
              </w:rPr>
              <w:lastRenderedPageBreak/>
              <w:t>Systematic design</w:t>
            </w:r>
            <w:bookmarkEnd w:id="312"/>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313" w:name="sampledesign_systematic_random"/>
            <w:r w:rsidRPr="00D17FBD">
              <w:rPr>
                <w:bCs/>
                <w:sz w:val="20"/>
                <w:szCs w:val="20"/>
              </w:rPr>
              <w:t>Systematic random design</w:t>
            </w:r>
            <w:bookmarkEnd w:id="313"/>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14" w:name="target_species"/>
            <w:r w:rsidRPr="00D17FBD">
              <w:rPr>
                <w:b/>
                <w:sz w:val="20"/>
                <w:szCs w:val="20"/>
              </w:rPr>
              <w:t>Target Species</w:t>
            </w:r>
            <w:bookmarkEnd w:id="314"/>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15" w:name="sampledesign_targeted"/>
            <w:r w:rsidRPr="00D17FBD">
              <w:rPr>
                <w:bCs/>
                <w:sz w:val="20"/>
                <w:szCs w:val="20"/>
              </w:rPr>
              <w:t>Targeted design</w:t>
            </w:r>
            <w:bookmarkEnd w:id="315"/>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16" w:name="test_image"/>
            <w:r w:rsidRPr="00D17FBD">
              <w:rPr>
                <w:bCs/>
                <w:sz w:val="20"/>
                <w:szCs w:val="20"/>
              </w:rPr>
              <w:t>Test image</w:t>
            </w:r>
            <w:bookmarkEnd w:id="316"/>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17" w:name="test_image_taken"/>
            <w:r w:rsidRPr="00D17FBD">
              <w:rPr>
                <w:rFonts w:eastAsia="Times New Roman"/>
                <w:b/>
                <w:bCs/>
                <w:color w:val="000000"/>
                <w:sz w:val="20"/>
                <w:szCs w:val="20"/>
              </w:rPr>
              <w:t>*Test Image Taken</w:t>
            </w:r>
            <w:bookmarkEnd w:id="317"/>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18" w:name="mods_tifc"/>
            <w:r w:rsidRPr="00D17FBD">
              <w:rPr>
                <w:bCs/>
                <w:sz w:val="20"/>
                <w:szCs w:val="20"/>
              </w:rPr>
              <w:t xml:space="preserve">Time in front of the camera (TIFC) </w:t>
            </w:r>
            <w:bookmarkEnd w:id="318"/>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19" w:name="timelapse_image"/>
            <w:r w:rsidRPr="00D17FBD">
              <w:rPr>
                <w:bCs/>
                <w:sz w:val="20"/>
                <w:szCs w:val="20"/>
              </w:rPr>
              <w:t>Time-lapse image</w:t>
            </w:r>
            <w:bookmarkEnd w:id="319"/>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mages that are taken at regular intervals (e.g., hourly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20" w:name="mods_tte"/>
            <w:r w:rsidRPr="00D17FBD">
              <w:rPr>
                <w:bCs/>
                <w:sz w:val="20"/>
                <w:szCs w:val="20"/>
              </w:rPr>
              <w:t xml:space="preserve">Time-to-event (TTE) model </w:t>
            </w:r>
            <w:bookmarkEnd w:id="320"/>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21" w:name="total_number_of_camera_days"/>
            <w:r w:rsidRPr="00D17FBD">
              <w:rPr>
                <w:bCs/>
                <w:sz w:val="20"/>
                <w:szCs w:val="20"/>
              </w:rPr>
              <w:t>Total number of camera days</w:t>
            </w:r>
            <w:bookmarkEnd w:id="321"/>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6D7DC143" w:rsidR="00D17FBD" w:rsidRPr="00D17FBD" w:rsidRDefault="00D17FBD" w:rsidP="00F42D80">
            <w:pPr>
              <w:spacing w:before="80" w:after="80"/>
              <w:ind w:left="85" w:right="57"/>
              <w:rPr>
                <w:rFonts w:eastAsia="Times New Roman"/>
                <w:color w:val="000000"/>
                <w:sz w:val="20"/>
                <w:szCs w:val="20"/>
              </w:rPr>
            </w:pPr>
            <w:bookmarkStart w:id="322" w:name="trigger_event"/>
            <w:r w:rsidRPr="00D17FBD">
              <w:rPr>
                <w:bCs/>
                <w:sz w:val="20"/>
                <w:szCs w:val="20"/>
              </w:rPr>
              <w:lastRenderedPageBreak/>
              <w:t xml:space="preserve">Trigger </w:t>
            </w:r>
            <w:r w:rsidR="00207723">
              <w:rPr>
                <w:bCs/>
                <w:sz w:val="20"/>
                <w:szCs w:val="20"/>
              </w:rPr>
              <w:t>"</w:t>
            </w:r>
            <w:r w:rsidRPr="00D17FBD">
              <w:rPr>
                <w:bCs/>
                <w:sz w:val="20"/>
                <w:szCs w:val="20"/>
              </w:rPr>
              <w:t>event</w:t>
            </w:r>
            <w:r w:rsidR="00207723">
              <w:rPr>
                <w:bCs/>
                <w:sz w:val="20"/>
                <w:szCs w:val="20"/>
              </w:rPr>
              <w:t>"</w:t>
            </w:r>
            <w:bookmarkEnd w:id="322"/>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23" w:name="settings_trigger_modes"/>
            <w:r w:rsidRPr="00D17FBD">
              <w:rPr>
                <w:b/>
                <w:sz w:val="20"/>
                <w:szCs w:val="20"/>
              </w:rPr>
              <w:t>Trigger Mode(s)</w:t>
            </w:r>
            <w:bookmarkEnd w:id="323"/>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24" w:name="settings_trigger_sensitivity"/>
            <w:r w:rsidRPr="00D17FBD">
              <w:rPr>
                <w:b/>
                <w:sz w:val="20"/>
                <w:szCs w:val="20"/>
              </w:rPr>
              <w:t>Trigger Sensitivity</w:t>
            </w:r>
            <w:bookmarkEnd w:id="324"/>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25" w:name="trigger_speed"/>
            <w:r w:rsidRPr="00D17FBD">
              <w:rPr>
                <w:bCs/>
                <w:sz w:val="20"/>
                <w:szCs w:val="20"/>
              </w:rPr>
              <w:t>Trigger speed</w:t>
            </w:r>
            <w:bookmarkEnd w:id="325"/>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26" w:name="typeid_unmarked"/>
            <w:r w:rsidRPr="00D17FBD">
              <w:rPr>
                <w:bCs/>
                <w:sz w:val="20"/>
                <w:szCs w:val="20"/>
              </w:rPr>
              <w:t xml:space="preserve">Unmarked individuals / populations / species </w:t>
            </w:r>
            <w:bookmarkEnd w:id="326"/>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27" w:name="settings_userlabel"/>
            <w:r w:rsidRPr="00D17FBD">
              <w:rPr>
                <w:bCs/>
                <w:sz w:val="20"/>
                <w:szCs w:val="20"/>
              </w:rPr>
              <w:t>User label</w:t>
            </w:r>
            <w:bookmarkEnd w:id="327"/>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as a means to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28" w:name="utm_zone_camera_location"/>
            <w:r w:rsidRPr="00D17FBD">
              <w:rPr>
                <w:b/>
                <w:sz w:val="20"/>
                <w:szCs w:val="20"/>
              </w:rPr>
              <w:t>UTM Zone Camera Location</w:t>
            </w:r>
            <w:bookmarkEnd w:id="328"/>
          </w:p>
        </w:tc>
        <w:tc>
          <w:tcPr>
            <w:tcW w:w="7375" w:type="dxa"/>
            <w:shd w:val="clear" w:color="auto" w:fill="auto"/>
            <w:tcMar>
              <w:left w:w="0" w:type="dxa"/>
              <w:right w:w="0" w:type="dxa"/>
            </w:tcMar>
            <w:vAlign w:val="center"/>
            <w:hideMark/>
          </w:tcPr>
          <w:p w14:paraId="2636E44D" w14:textId="03F4DA6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number corresponding to the Universal Transverse Mercator (UTM) grid zone where the camera was placed (e.g., </w:t>
            </w:r>
            <w:r w:rsidR="00207723">
              <w:rPr>
                <w:rFonts w:eastAsia="Times New Roman"/>
                <w:color w:val="000000"/>
                <w:sz w:val="20"/>
                <w:szCs w:val="20"/>
              </w:rPr>
              <w:t>"</w:t>
            </w:r>
            <w:r w:rsidRPr="00D17FBD">
              <w:rPr>
                <w:rFonts w:eastAsia="Times New Roman"/>
                <w:color w:val="000000"/>
                <w:sz w:val="20"/>
                <w:szCs w:val="20"/>
              </w:rPr>
              <w:t>12</w:t>
            </w:r>
            <w:r w:rsidR="00207723">
              <w:rPr>
                <w:rFonts w:eastAsia="Times New Roman"/>
                <w:color w:val="000000"/>
                <w:sz w:val="20"/>
                <w:szCs w:val="20"/>
              </w:rPr>
              <w:t>"</w:t>
            </w:r>
            <w:r w:rsidRPr="00D17FBD">
              <w:rPr>
                <w:rFonts w:eastAsia="Times New Roman"/>
                <w:color w:val="000000"/>
                <w:sz w:val="20"/>
                <w:szCs w:val="20"/>
              </w:rPr>
              <w:t>).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29" w:name="settings_video_length"/>
            <w:r w:rsidRPr="00D17FBD">
              <w:rPr>
                <w:rFonts w:eastAsia="Times New Roman"/>
                <w:b/>
                <w:bCs/>
                <w:color w:val="000000"/>
                <w:sz w:val="20"/>
                <w:szCs w:val="20"/>
              </w:rPr>
              <w:t>*</w:t>
            </w:r>
            <w:r w:rsidRPr="00D17FBD">
              <w:rPr>
                <w:b/>
                <w:sz w:val="20"/>
                <w:szCs w:val="20"/>
              </w:rPr>
              <w:t>Video Length (seconds)</w:t>
            </w:r>
            <w:bookmarkEnd w:id="329"/>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30" w:name="fov_viewshed"/>
            <w:r w:rsidRPr="00D17FBD">
              <w:rPr>
                <w:bCs/>
                <w:color w:val="000000"/>
                <w:sz w:val="20"/>
                <w:szCs w:val="20"/>
              </w:rPr>
              <w:t>Viewshed</w:t>
            </w:r>
            <w:bookmarkEnd w:id="330"/>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31" w:name="fov_viewshed_density_estimators"/>
            <w:r w:rsidRPr="00D17FBD">
              <w:rPr>
                <w:bCs/>
                <w:sz w:val="20"/>
                <w:szCs w:val="20"/>
              </w:rPr>
              <w:lastRenderedPageBreak/>
              <w:t>Viewshed density estimators</w:t>
            </w:r>
            <w:bookmarkEnd w:id="331"/>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32" w:name="visit"/>
            <w:r w:rsidRPr="00D17FBD">
              <w:rPr>
                <w:bCs/>
                <w:sz w:val="20"/>
                <w:szCs w:val="20"/>
              </w:rPr>
              <w:t>Visit</w:t>
            </w:r>
            <w:bookmarkEnd w:id="332"/>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33" w:name="visit_metadata"/>
            <w:r w:rsidRPr="00D17FBD">
              <w:rPr>
                <w:bCs/>
                <w:sz w:val="20"/>
                <w:szCs w:val="20"/>
              </w:rPr>
              <w:t>Visit metadata</w:t>
            </w:r>
            <w:bookmarkEnd w:id="333"/>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34" w:name="baitlure_visual_lure"/>
            <w:r w:rsidRPr="00D17FBD">
              <w:rPr>
                <w:bCs/>
                <w:sz w:val="20"/>
                <w:szCs w:val="20"/>
              </w:rPr>
              <w:t>Visual lure</w:t>
            </w:r>
            <w:bookmarkEnd w:id="334"/>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35" w:name="walktest"/>
            <w:r w:rsidRPr="00D17FBD">
              <w:rPr>
                <w:bCs/>
                <w:sz w:val="20"/>
                <w:szCs w:val="20"/>
              </w:rPr>
              <w:t>Walktest</w:t>
            </w:r>
            <w:bookmarkEnd w:id="335"/>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36" w:name="walktest_complete"/>
            <w:r w:rsidRPr="00D17FBD">
              <w:rPr>
                <w:rFonts w:eastAsia="Times New Roman"/>
                <w:b/>
                <w:bCs/>
                <w:color w:val="000000"/>
                <w:sz w:val="20"/>
                <w:szCs w:val="20"/>
              </w:rPr>
              <w:t>*Walktest Complete</w:t>
            </w:r>
            <w:bookmarkEnd w:id="336"/>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37" w:name="walktest_distance"/>
            <w:r w:rsidRPr="00D17FBD">
              <w:rPr>
                <w:b/>
                <w:sz w:val="20"/>
                <w:szCs w:val="20"/>
              </w:rPr>
              <w:t>Walktest Distance (m)</w:t>
            </w:r>
            <w:bookmarkEnd w:id="337"/>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38" w:name="walktest_height"/>
            <w:r w:rsidRPr="00D17FBD">
              <w:rPr>
                <w:b/>
                <w:sz w:val="20"/>
                <w:szCs w:val="20"/>
              </w:rPr>
              <w:t>Walktest Height (m)</w:t>
            </w:r>
            <w:bookmarkEnd w:id="338"/>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39" w:name="mods_zinb"/>
            <w:r w:rsidRPr="00D17FBD">
              <w:rPr>
                <w:bCs/>
                <w:sz w:val="20"/>
                <w:szCs w:val="20"/>
              </w:rPr>
              <w:t>Zero-inflated negative binomial (ZINB) regression</w:t>
            </w:r>
            <w:bookmarkEnd w:id="339"/>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40" w:name="mods_zip"/>
            <w:r w:rsidRPr="00D17FBD">
              <w:rPr>
                <w:bCs/>
                <w:sz w:val="20"/>
                <w:szCs w:val="20"/>
              </w:rPr>
              <w:t>Zero-inflated Poisson (ZIP) regression</w:t>
            </w:r>
            <w:bookmarkEnd w:id="340"/>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41" w:name="mods_zero_inflation"/>
            <w:r w:rsidRPr="00D17FBD">
              <w:rPr>
                <w:rFonts w:eastAsia="Times New Roman"/>
                <w:color w:val="000000"/>
                <w:sz w:val="20"/>
                <w:szCs w:val="20"/>
              </w:rPr>
              <w:lastRenderedPageBreak/>
              <w:t xml:space="preserve"> Zero-inflation</w:t>
            </w:r>
            <w:bookmarkEnd w:id="341"/>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D70BE8">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42" w:name="_Appendix_A"/>
      <w:bookmarkStart w:id="343" w:name="_heading=h.4mjpumxcuyr4" w:colFirst="0" w:colLast="0"/>
      <w:bookmarkStart w:id="344" w:name="_Table_A1._Summary"/>
      <w:bookmarkStart w:id="345" w:name="_Toc147338575"/>
      <w:bookmarkStart w:id="346" w:name="_Toc162347885"/>
      <w:bookmarkStart w:id="347" w:name="TOC_surv_guidelines_appendix_a_tables"/>
      <w:bookmarkEnd w:id="342"/>
      <w:bookmarkEnd w:id="343"/>
      <w:bookmarkEnd w:id="344"/>
      <w:r w:rsidRPr="006A4D64">
        <w:lastRenderedPageBreak/>
        <w:t>Appendix A</w:t>
      </w:r>
      <w:bookmarkEnd w:id="345"/>
      <w:bookmarkEnd w:id="346"/>
    </w:p>
    <w:p w14:paraId="462B5C74" w14:textId="6CE03978" w:rsidR="00EA4CFA" w:rsidRPr="00901DA3" w:rsidRDefault="00D453E8" w:rsidP="00901DA3">
      <w:pPr>
        <w:pStyle w:val="Heading5"/>
        <w:rPr>
          <w:b/>
        </w:rPr>
      </w:pPr>
      <w:bookmarkStart w:id="348" w:name="TOC_surv_guidelines_table_a1"/>
      <w:bookmarkStart w:id="349" w:name="_Toc162352630"/>
      <w:bookmarkEnd w:id="347"/>
      <w:bookmarkEnd w:id="348"/>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545A30">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50" w:name="_heading=h.2fdt2ue" w:colFirst="0" w:colLast="0"/>
      <w:bookmarkStart w:id="351" w:name="_heading=h.97v56lzbngqg" w:colFirst="0" w:colLast="0"/>
      <w:bookmarkEnd w:id="349"/>
      <w:bookmarkEnd w:id="350"/>
      <w:bookmarkEnd w:id="351"/>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52" w:name="_heading=h.uj3d27" w:colFirst="0" w:colLast="0"/>
          <w:bookmarkEnd w:id="352"/>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53" w:name="_heading=h.3eiqvq0" w:colFirst="0" w:colLast="0"/>
          <w:bookmarkEnd w:id="353"/>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lastRenderedPageBreak/>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54" w:name="_heading=h.4dnoolm" w:colFirst="0" w:colLast="0"/>
          <w:bookmarkEnd w:id="354"/>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lastRenderedPageBreak/>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55" w:name="_heading=h.2ssyytf" w:colFirst="0" w:colLast="0"/>
          <w:bookmarkEnd w:id="355"/>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58E95FBD"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Rovero &amp; Zimmerman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D19DE18"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 xml:space="preserve">("true" species richness estimation involves attempting to correct for </w:t>
            </w:r>
            <w:r w:rsidR="00207723">
              <w:t>"</w:t>
            </w:r>
            <w:hyperlink w:anchor="imperfect_detection">
              <w:r w:rsidR="0000123C" w:rsidRPr="00D16DE1">
                <w:rPr>
                  <w:rStyle w:val="Hyperlink"/>
                  <w:sz w:val="18"/>
                  <w:szCs w:val="18"/>
                </w:rPr>
                <w:t>imperfect detection</w:t>
              </w:r>
            </w:hyperlink>
            <w:r w:rsidR="00207723">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46E9ECC5" w:rsidR="0000123C" w:rsidRPr="00D16DE1" w:rsidRDefault="0000123C" w:rsidP="00D16DE1">
            <w:pPr>
              <w:pStyle w:val="bulleta1"/>
              <w:spacing w:before="100" w:after="100" w:line="276" w:lineRule="auto"/>
            </w:pPr>
            <w:r w:rsidRPr="00D16DE1">
              <w:t xml:space="preserve">Models exist to estimate asymptotic species richness, including unseen species (simple versions of these models - </w:t>
            </w:r>
            <w:r w:rsidR="00207723">
              <w:t>"</w:t>
            </w:r>
            <w:r w:rsidRPr="00D16DE1">
              <w:t>EstimateS</w:t>
            </w:r>
            <w:r w:rsidR="00207723">
              <w:t>"</w:t>
            </w:r>
            <w:r w:rsidRPr="00D16DE1">
              <w:t xml:space="preserve"> and the </w:t>
            </w:r>
            <w:r w:rsidR="00207723">
              <w:t>"</w:t>
            </w:r>
            <w:r w:rsidRPr="00D16DE1">
              <w:t>vegan</w:t>
            </w:r>
            <w:r w:rsidR="00207723">
              <w:t>"</w:t>
            </w:r>
            <w:r w:rsidRPr="00D16DE1">
              <w:t xml:space="preserve">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6A3AEAC0" w:rsidR="0000123C" w:rsidRPr="00D16DE1" w:rsidRDefault="0000123C" w:rsidP="00D16DE1">
            <w:pPr>
              <w:pStyle w:val="bulleta1"/>
              <w:spacing w:before="100" w:after="100" w:line="276" w:lineRule="auto"/>
            </w:pPr>
            <w:r w:rsidRPr="00D16DE1">
              <w:t xml:space="preserve">Most indices are easy to calculate and widely implemented in software packages (e.g., </w:t>
            </w:r>
            <w:r w:rsidR="00207723">
              <w:t>"</w:t>
            </w:r>
            <w:r w:rsidRPr="00D16DE1">
              <w:t>EstimateS</w:t>
            </w:r>
            <w:r w:rsidR="00207723">
              <w:t>"</w:t>
            </w:r>
            <w:r w:rsidRPr="00D16DE1">
              <w:t xml:space="preserve"> and </w:t>
            </w:r>
            <w:r w:rsidR="00207723">
              <w:t>"</w:t>
            </w:r>
            <w:r w:rsidRPr="00D16DE1">
              <w:t>vegan</w:t>
            </w:r>
            <w:r w:rsidR="00207723">
              <w:t>"</w:t>
            </w:r>
            <w:r w:rsidRPr="00D16DE1">
              <w:t xml:space="preserve">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lastRenderedPageBreak/>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lastRenderedPageBreak/>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lastRenderedPageBreak/>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lastRenderedPageBreak/>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lastRenderedPageBreak/>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lastRenderedPageBreak/>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2607D6B3" w:rsidR="0000123C" w:rsidRPr="00D16DE1" w:rsidRDefault="0000123C" w:rsidP="00D16DE1">
            <w:pPr>
              <w:pStyle w:val="bulleta1"/>
              <w:spacing w:before="100" w:after="100" w:line="276" w:lineRule="auto"/>
            </w:pPr>
            <w:r w:rsidRPr="00D16DE1">
              <w:t xml:space="preserve">Relatively easy-to-use software exists for fitting models (PRESENCE, MARK, and the </w:t>
            </w:r>
            <w:r w:rsidR="00207723">
              <w:t>"</w:t>
            </w:r>
            <w:r w:rsidRPr="00D16DE1">
              <w:t>unmarked</w:t>
            </w:r>
            <w:r w:rsidR="00207723">
              <w:t>"</w:t>
            </w:r>
            <w:r w:rsidRPr="00D16DE1">
              <w:t xml:space="preserve">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27A14239" w:rsidR="0000123C" w:rsidRPr="00D16DE1" w:rsidRDefault="00207723" w:rsidP="00D16DE1">
            <w:pPr>
              <w:pStyle w:val="bulleta1"/>
              <w:spacing w:before="100" w:after="100" w:line="276" w:lineRule="auto"/>
            </w:pPr>
            <w:r>
              <w:t>"</w:t>
            </w:r>
            <w:r w:rsidR="0000123C" w:rsidRPr="00D16DE1">
              <w:t>Open</w:t>
            </w:r>
            <w:r>
              <w:t>"</w:t>
            </w:r>
            <w:r w:rsidR="0000123C" w:rsidRPr="00D16DE1">
              <w:t xml:space="preserve"> models exist that allow for the estimation of site colonization and extinction rates</w:t>
            </w:r>
            <w:r w:rsidR="0000123C"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w:t>
            </w:r>
            <w:r w:rsidR="0000123C"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06E5403E"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w:t>
            </w:r>
            <w:r w:rsidR="00207723">
              <w:t>"</w:t>
            </w:r>
            <w:r w:rsidRPr="00D16DE1">
              <w:t>probability of use</w:t>
            </w:r>
            <w:r w:rsidR="00207723">
              <w:t>"</w:t>
            </w:r>
            <w:r w:rsidRPr="00D16DE1">
              <w:t xml:space="preserv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56"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lastRenderedPageBreak/>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lastRenderedPageBreak/>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lastRenderedPageBreak/>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56"/>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22253ED8" w:rsidR="0000123C" w:rsidRPr="00D16DE1" w:rsidRDefault="0000123C" w:rsidP="00D16DE1">
            <w:pPr>
              <w:pStyle w:val="bulleta1"/>
              <w:spacing w:before="100" w:after="100" w:line="276" w:lineRule="auto"/>
            </w:pPr>
            <w:r w:rsidRPr="00D16DE1">
              <w:t xml:space="preserve">Can use the robust design with </w:t>
            </w:r>
            <w:r w:rsidR="00207723">
              <w:t>"</w:t>
            </w:r>
            <w:r w:rsidRPr="00D16DE1">
              <w:t>open</w:t>
            </w:r>
            <w:r w:rsidR="00207723">
              <w:t>"</w:t>
            </w:r>
            <w:r w:rsidRPr="00D16DE1">
              <w:t xml:space="preserve">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3D309888"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w:t>
            </w:r>
            <w:r w:rsidR="00207723">
              <w:t>"</w:t>
            </w:r>
            <w:r w:rsidRPr="00D16DE1">
              <w:t>holes</w:t>
            </w:r>
            <w:r w:rsidR="00207723">
              <w:t>"</w:t>
            </w:r>
            <w:r w:rsidRPr="00D16DE1">
              <w:t xml:space="preserve">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lastRenderedPageBreak/>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w:t>
            </w:r>
            <w:r w:rsidR="0000123C" w:rsidRPr="00566FC3">
              <w:rPr>
                <w:sz w:val="18"/>
                <w:szCs w:val="18"/>
              </w:rPr>
              <w:lastRenderedPageBreak/>
              <w:t>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lastRenderedPageBreak/>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0EB89266" w:rsidR="0000123C" w:rsidRPr="00D16DE1" w:rsidRDefault="0000123C" w:rsidP="00566FC3">
            <w:pPr>
              <w:pStyle w:val="bulleta1"/>
            </w:pPr>
            <w:r w:rsidRPr="00D16DE1">
              <w:t>Allows researchers to mark a subset of the population/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3855890B"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w:t>
            </w:r>
            <w:r w:rsidR="00207723">
              <w:t>"</w:t>
            </w:r>
            <w:r w:rsidRPr="00D16DE1">
              <w:t>holes</w:t>
            </w:r>
            <w:r w:rsidR="00207723">
              <w:t>"</w:t>
            </w:r>
            <w:r w:rsidRPr="00D16DE1">
              <w:t xml:space="preserve">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2C0EF4A5" w:rsidR="0000123C" w:rsidRPr="00D16DE1" w:rsidRDefault="00207723" w:rsidP="00566FC3">
            <w:pPr>
              <w:pStyle w:val="bulleta1"/>
            </w:pPr>
            <w:r>
              <w:t>"</w:t>
            </w:r>
            <w:r w:rsidR="0000123C" w:rsidRPr="00D16DE1">
              <w:t>Open</w:t>
            </w:r>
            <w:r>
              <w:t>"</w:t>
            </w:r>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dels exist that allow for estimation of recruitment and survival rates</w:t>
            </w:r>
            <w:r w:rsidR="0000123C"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1B423613" w14:textId="354BF5F5" w:rsidR="0000123C" w:rsidRPr="00D16DE1" w:rsidRDefault="00207723" w:rsidP="00566FC3">
            <w:pPr>
              <w:pStyle w:val="bulleta1"/>
            </w:pPr>
            <w:r>
              <w:t>"</w:t>
            </w:r>
            <w:r w:rsidR="0000123C" w:rsidRPr="00D16DE1">
              <w:t xml:space="preserve">Avoid ad-hoc definitions of </w:t>
            </w:r>
            <w:hyperlink w:anchor="study_area">
              <w:r w:rsidR="0000123C" w:rsidRPr="00D16DE1">
                <w:rPr>
                  <w:rStyle w:val="Hyperlink"/>
                  <w:sz w:val="18"/>
                  <w:szCs w:val="18"/>
                </w:rPr>
                <w:t>study area</w:t>
              </w:r>
            </w:hyperlink>
            <w:r w:rsidR="0000123C" w:rsidRPr="00D16DE1">
              <w:t xml:space="preserve"> and edge effects</w:t>
            </w:r>
            <w:r>
              <w:t>"</w:t>
            </w:r>
            <w:r w:rsidR="0000123C"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0000123C" w:rsidRPr="00D16DE1">
              <w:fldChar w:fldCharType="separate"/>
            </w:r>
            <w:r w:rsidR="00C63211" w:rsidRPr="00D16DE1">
              <w:rPr>
                <w:vertAlign w:val="superscript"/>
              </w:rPr>
              <w:t>22</w:t>
            </w:r>
            <w:r w:rsidR="0000123C" w:rsidRPr="00D16DE1">
              <w:fldChar w:fldCharType="end"/>
            </w:r>
          </w:p>
          <w:p w14:paraId="5621419B" w14:textId="0B80C645"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more sensitive </w:t>
            </w:r>
            <w:r w:rsidR="00207723">
              <w:t>"</w:t>
            </w:r>
            <w:r w:rsidR="0000123C" w:rsidRPr="00D16DE1">
              <w:t>to detect moderate-to-major populations changes</w:t>
            </w:r>
            <w:r w:rsidR="00207723">
              <w:t>"</w:t>
            </w:r>
            <w:r w:rsidR="0000123C" w:rsidRPr="00D16DE1">
              <w:t xml:space="preserve">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lastRenderedPageBreak/>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6642FE3C"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lastRenderedPageBreak/>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33203457" w:rsidR="0000123C" w:rsidRPr="00D16DE1" w:rsidRDefault="0000123C" w:rsidP="00566FC3">
            <w:pPr>
              <w:pStyle w:val="bulleta1"/>
            </w:pPr>
            <w:r w:rsidRPr="00D16DE1">
              <w:t>Precision decreases with an increasing number of individuals detected at a camera</w:t>
            </w:r>
            <w:r w:rsidR="00207723">
              <w:t>"</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7584C0B3"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00207723">
              <w:t>"</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00E17DBB"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00207723">
              <w:t>"</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65A11538" w:rsidR="0000123C" w:rsidRPr="00D16DE1" w:rsidRDefault="0000123C" w:rsidP="00566FC3">
            <w:pPr>
              <w:pStyle w:val="bulleta1"/>
            </w:pPr>
            <w:r w:rsidRPr="00D16DE1">
              <w:lastRenderedPageBreak/>
              <w:t>Ill-suited to populations that exhibit group-travelling behaviour</w:t>
            </w:r>
            <w:r w:rsidR="00207723">
              <w:t>"</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6FB7FE94"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r w:rsidR="00207723">
              <w:t>"</w:t>
            </w:r>
            <w:bookmarkStart w:id="357"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57"/>
          </w:p>
          <w:p w14:paraId="4C263258" w14:textId="0EF47940"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2C57F7A7" w:rsidR="0000123C" w:rsidRPr="00D16DE1" w:rsidRDefault="0000123C" w:rsidP="00566FC3">
            <w:pPr>
              <w:pStyle w:val="bulleta1"/>
            </w:pPr>
            <w:r w:rsidRPr="00D16DE1">
              <w:t xml:space="preserve">Every individual is assigned </w:t>
            </w:r>
            <w:r w:rsidR="00207723">
              <w:t>"</w:t>
            </w:r>
            <w:r w:rsidRPr="00D16DE1">
              <w:t>full categorical identity</w:t>
            </w:r>
            <w:r w:rsidR="00207723">
              <w:t>"</w:t>
            </w:r>
            <w:r w:rsidRPr="00D16DE1">
              <w:t xml:space="preserve"> (i.e., </w:t>
            </w:r>
            <w:r w:rsidR="00207723">
              <w:t>"</w:t>
            </w:r>
            <w:r w:rsidRPr="00D16DE1">
              <w:t xml:space="preserve">set of </w:t>
            </w:r>
            <w:r w:rsidRPr="00D16DE1">
              <w:lastRenderedPageBreak/>
              <w:t>traits given all categorical identifiers and possibilities</w:t>
            </w:r>
            <w:r w:rsidR="00207723">
              <w:t>"</w:t>
            </w:r>
            <w:r w:rsidRPr="00D16DE1">
              <w:t>)</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lastRenderedPageBreak/>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22F6173F" w:rsidR="0000123C" w:rsidRPr="00D16DE1" w:rsidRDefault="0000123C" w:rsidP="00566FC3">
            <w:pPr>
              <w:pStyle w:val="bulleta1"/>
            </w:pPr>
            <w:r w:rsidRPr="00D16DE1">
              <w:t xml:space="preserve">Accurate counts of independent </w:t>
            </w:r>
            <w:r w:rsidR="00207723">
              <w:t>"</w:t>
            </w:r>
            <w:r w:rsidRPr="00D16DE1">
              <w:t>contacts</w:t>
            </w:r>
            <w:r w:rsidR="00207723">
              <w:t>"</w:t>
            </w:r>
            <w:r w:rsidRPr="00D16DE1">
              <w:t xml:space="preserve">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w:t>
            </w:r>
            <w:r w:rsidRPr="00D16DE1">
              <w:lastRenderedPageBreak/>
              <w:t>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07631C71" w:rsidR="0000123C" w:rsidRPr="00D16DE1" w:rsidRDefault="0000123C" w:rsidP="00566FC3">
            <w:pPr>
              <w:pStyle w:val="bulleta1"/>
            </w:pPr>
            <w:r w:rsidRPr="00D16DE1">
              <w:lastRenderedPageBreak/>
              <w:t xml:space="preserve">Flexible study design (e.g., </w:t>
            </w:r>
            <w:r w:rsidR="00207723">
              <w:t>"</w:t>
            </w:r>
            <w:r w:rsidRPr="00D16DE1">
              <w:t>holes</w:t>
            </w:r>
            <w:r w:rsidR="00207723">
              <w:t>"</w:t>
            </w:r>
            <w:r w:rsidRPr="00D16DE1">
              <w:t xml:space="preserve">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lastRenderedPageBreak/>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lastRenderedPageBreak/>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3950CCFD"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58"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58"/>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lastRenderedPageBreak/>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lastRenderedPageBreak/>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lastRenderedPageBreak/>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lastRenderedPageBreak/>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60426CB0"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7D419F45" w:rsidR="0000123C" w:rsidRPr="00D16DE1" w:rsidRDefault="0000123C" w:rsidP="00566FC3">
            <w:pPr>
              <w:pStyle w:val="bulleta1"/>
            </w:pPr>
            <w:r w:rsidRPr="00D16DE1">
              <w:t>Distances are measured exactly (however if the data from different distances will be grouped (</w:t>
            </w:r>
            <w:r w:rsidR="00207723">
              <w:t>"</w:t>
            </w:r>
            <w:r w:rsidRPr="00D16DE1">
              <w:t>binned</w:t>
            </w:r>
            <w:r w:rsidR="00207723">
              <w:t>"</w:t>
            </w:r>
            <w:r w:rsidRPr="00D16DE1">
              <w:t>)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56EB8939"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w:t>
            </w:r>
            <w:r w:rsidR="00207723">
              <w:t>"</w:t>
            </w:r>
            <w:r w:rsidR="0000123C" w:rsidRPr="00D16DE1">
              <w:t>since camera-animal distance is measured at a certain instant in time (intervals of duration</w:t>
            </w:r>
            <w:r w:rsidR="0000123C" w:rsidRPr="00D16DE1">
              <w:rPr>
                <w:i/>
                <w:iCs/>
              </w:rPr>
              <w:t xml:space="preserve"> t</w:t>
            </w:r>
            <w:r w:rsidR="0000123C" w:rsidRPr="00D16DE1">
              <w:t xml:space="preserve"> apart)</w:t>
            </w:r>
            <w:r w:rsidR="00207723">
              <w: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24FC3F0D"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00207723">
              <w:t>"</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6E23E6A" w:rsidR="0000123C" w:rsidRPr="00D16DE1" w:rsidRDefault="00207723" w:rsidP="00566FC3">
            <w:pPr>
              <w:pStyle w:val="bulleta1"/>
            </w:pPr>
            <w:r>
              <w:t>"</w:t>
            </w:r>
            <w:r w:rsidR="0000123C" w:rsidRPr="00D16DE1">
              <w:t>Calculating camera-animal distances can be labour-intensive and time-consuming (However, recently developed techniques (e.g., Johanns et al., 2022) show promise for simplifying and automating the process)</w:t>
            </w:r>
            <w:r>
              <w:t>"</w:t>
            </w:r>
            <w:r w:rsidR="0000123C"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w:t>
            </w:r>
            <w:r w:rsidR="0000123C" w:rsidRPr="00D16DE1">
              <w:fldChar w:fldCharType="end"/>
            </w:r>
          </w:p>
          <w:p w14:paraId="279A619A" w14:textId="10815588"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00207723">
              <w:t>"</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4CBB00E5" w:rsidR="0000123C" w:rsidRPr="00D16DE1" w:rsidRDefault="0000123C" w:rsidP="00566FC3">
            <w:pPr>
              <w:pStyle w:val="bulleta1"/>
            </w:pPr>
            <w:r w:rsidRPr="00D16DE1">
              <w:lastRenderedPageBreak/>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00207723">
              <w:t>"</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4C34433F"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62"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980A573" w:rsidR="0000123C" w:rsidRPr="00D16DE1" w:rsidRDefault="0000123C" w:rsidP="00566FC3">
            <w:pPr>
              <w:pStyle w:val="bulleta1"/>
            </w:pPr>
            <w:r w:rsidRPr="00D16DE1">
              <w:lastRenderedPageBreak/>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lastRenderedPageBreak/>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5310206"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6000BD6"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D70BE8">
          <w:headerReference w:type="even" r:id="rId363"/>
          <w:headerReference w:type="default" r:id="rId364"/>
          <w:endnotePr>
            <w:numFmt w:val="decimal"/>
          </w:endnotePr>
          <w:pgSz w:w="15840" w:h="12240" w:orient="landscape"/>
          <w:pgMar w:top="1304" w:right="1361" w:bottom="1304" w:left="1361" w:header="709" w:footer="709" w:gutter="0"/>
          <w:cols w:space="720"/>
        </w:sectPr>
      </w:pPr>
    </w:p>
    <w:p w14:paraId="41444B8C" w14:textId="4B32BE3F" w:rsidR="0093637D" w:rsidRPr="00901DA3" w:rsidRDefault="00D453E8" w:rsidP="00AF379D">
      <w:pPr>
        <w:pStyle w:val="Heading5"/>
        <w:rPr>
          <w:b/>
        </w:rPr>
      </w:pPr>
      <w:bookmarkStart w:id="359" w:name="_heading=h.2a997sx" w:colFirst="0" w:colLast="0"/>
      <w:bookmarkStart w:id="360" w:name="_Table_A2._Summary"/>
      <w:bookmarkStart w:id="361" w:name="TOC_surv_guidelines_table_a2"/>
      <w:bookmarkStart w:id="362" w:name="_Toc162352631"/>
      <w:bookmarkEnd w:id="359"/>
      <w:bookmarkEnd w:id="360"/>
      <w:bookmarkEnd w:id="361"/>
      <w:r w:rsidRPr="00D453E8">
        <w:rPr>
          <w:b/>
        </w:rPr>
        <w:lastRenderedPageBreak/>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545A30">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62"/>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63"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lastRenderedPageBreak/>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lastRenderedPageBreak/>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lastRenderedPageBreak/>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Spatially independen</w:t>
            </w:r>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lastRenderedPageBreak/>
              <w:t xml:space="preserve">If home range size known, ideally, &gt; home </w:t>
            </w:r>
            <w:r w:rsidRPr="009718A0">
              <w:lastRenderedPageBreak/>
              <w:t>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lastRenderedPageBreak/>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lastRenderedPageBreak/>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lastRenderedPageBreak/>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lastRenderedPageBreak/>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lastRenderedPageBreak/>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lastRenderedPageBreak/>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lastRenderedPageBreak/>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lastRenderedPageBreak/>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lastRenderedPageBreak/>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lastRenderedPageBreak/>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 xml:space="preserve">detection </w:t>
              </w:r>
              <w:r w:rsidRPr="009718A0">
                <w:rPr>
                  <w:rStyle w:val="Hyperlink"/>
                  <w:sz w:val="18"/>
                  <w:szCs w:val="18"/>
                </w:rPr>
                <w:lastRenderedPageBreak/>
                <w:t>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lastRenderedPageBreak/>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64"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64"/>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5"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63"/>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lastRenderedPageBreak/>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5B63C66F"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r w:rsidR="00207723">
        <w:rPr>
          <w:sz w:val="18"/>
          <w:szCs w:val="18"/>
        </w:rPr>
        <w:t>"</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w:t>
      </w:r>
      <w:r w:rsidR="00207723">
        <w:rPr>
          <w:sz w:val="18"/>
          <w:szCs w:val="18"/>
        </w:rPr>
        <w:t>"</w:t>
      </w:r>
      <w:r w:rsidR="00A96AF5" w:rsidRPr="008E7F9B">
        <w:rPr>
          <w:sz w:val="18"/>
          <w:szCs w:val="18"/>
        </w:rPr>
        <w:t xml:space="preserve">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D70BE8">
          <w:headerReference w:type="even" r:id="rId366"/>
          <w:headerReference w:type="default" r:id="rId367"/>
          <w:footerReference w:type="even" r:id="rId368"/>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68C96DAC" w:rsidR="00901DA3" w:rsidRPr="00901DA3" w:rsidRDefault="00D453E8" w:rsidP="0073737D">
      <w:pPr>
        <w:pStyle w:val="Heading5"/>
      </w:pPr>
      <w:bookmarkStart w:id="365" w:name="_heading=h.39e70oj" w:colFirst="0" w:colLast="0"/>
      <w:bookmarkStart w:id="366" w:name="_Table_A3._Example"/>
      <w:bookmarkStart w:id="367" w:name="TOC_surv_guidelines_table_a3"/>
      <w:bookmarkStart w:id="368" w:name="_Toc162352632"/>
      <w:bookmarkEnd w:id="365"/>
      <w:bookmarkEnd w:id="366"/>
      <w:bookmarkEnd w:id="367"/>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68"/>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7B480CD2"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w:t>
            </w:r>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15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0439FAE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69" w:name="_heading=h.48j4tk5" w:colFirst="0" w:colLast="0"/>
            <w:bookmarkEnd w:id="369"/>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lastRenderedPageBreak/>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alance  /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ptimized  /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D70BE8">
          <w:headerReference w:type="even" r:id="rId369"/>
          <w:headerReference w:type="default" r:id="rId370"/>
          <w:pgSz w:w="15840" w:h="12240" w:orient="landscape"/>
          <w:pgMar w:top="1361" w:right="1361" w:bottom="1361" w:left="1361" w:header="709" w:footer="709" w:gutter="0"/>
          <w:cols w:space="720"/>
        </w:sectPr>
      </w:pPr>
    </w:p>
    <w:p w14:paraId="7486427D" w14:textId="2C2C434C" w:rsidR="0073737D" w:rsidRPr="0073737D" w:rsidRDefault="00D453E8" w:rsidP="00965B2E">
      <w:pPr>
        <w:pStyle w:val="Heading5"/>
        <w:spacing w:after="120" w:line="240" w:lineRule="auto"/>
      </w:pPr>
      <w:bookmarkStart w:id="370" w:name="_heading=h.2nof3ry" w:colFirst="0" w:colLast="0"/>
      <w:bookmarkStart w:id="371" w:name="_Table_A4._Recommended"/>
      <w:bookmarkStart w:id="372" w:name="TOC_surv_guidelines_table_a4"/>
      <w:bookmarkStart w:id="373" w:name="_Toc162352633"/>
      <w:bookmarkEnd w:id="370"/>
      <w:bookmarkEnd w:id="371"/>
      <w:bookmarkEnd w:id="372"/>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73"/>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Bear spray</w:t>
            </w:r>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Ziplock bags for old batteries and/or keep items dry</w:t>
            </w:r>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with adjustable straps for support as needed</w:t>
            </w:r>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Tablet or clipboard</w:t>
            </w:r>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3F5A8884"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Lure stakes &amp; PVC pipes</w:t>
            </w:r>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D70BE8">
          <w:headerReference w:type="even" r:id="rId371"/>
          <w:headerReference w:type="default" r:id="rId372"/>
          <w:pgSz w:w="12240" w:h="15840"/>
          <w:pgMar w:top="1304" w:right="1440" w:bottom="1304" w:left="1440" w:header="737" w:footer="454" w:gutter="0"/>
          <w:cols w:space="720"/>
          <w:docGrid w:linePitch="299"/>
        </w:sectPr>
      </w:pPr>
      <w:bookmarkStart w:id="374" w:name="_heading=h.3mtcwnk" w:colFirst="0" w:colLast="0"/>
      <w:bookmarkStart w:id="375" w:name="_Table_A5._Steps"/>
      <w:bookmarkStart w:id="376" w:name="_Hlk138181568"/>
      <w:bookmarkEnd w:id="374"/>
      <w:bookmarkEnd w:id="375"/>
    </w:p>
    <w:p w14:paraId="51128158" w14:textId="3EC39A35" w:rsidR="0073737D" w:rsidRPr="0073737D" w:rsidRDefault="00D453E8" w:rsidP="0073737D">
      <w:pPr>
        <w:pStyle w:val="Heading5"/>
      </w:pPr>
      <w:bookmarkStart w:id="377" w:name="TOC_surv_guidelines_table_a5"/>
      <w:bookmarkStart w:id="378" w:name="_Toc162352634"/>
      <w:bookmarkEnd w:id="377"/>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78"/>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79" w:name="_heading=h.h3xh36" w:colFirst="0" w:colLast="0"/>
            <w:bookmarkEnd w:id="379"/>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0F3416AF"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shrubs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6EE772" w:rsidR="00C20AD3" w:rsidRPr="00965B2E" w:rsidRDefault="00FD67F8" w:rsidP="003946B0">
            <w:pPr>
              <w:pStyle w:val="NumberingA5"/>
              <w:rPr>
                <w:sz w:val="20"/>
                <w:szCs w:val="20"/>
              </w:rPr>
            </w:pPr>
            <w:bookmarkStart w:id="380" w:name="_heading=h.313kzqz" w:colFirst="0" w:colLast="0"/>
            <w:bookmarkEnd w:id="380"/>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207723">
              <w:rPr>
                <w:sz w:val="20"/>
                <w:szCs w:val="20"/>
              </w:rPr>
              <w:t>"</w:t>
            </w:r>
            <w:r w:rsidR="00277424" w:rsidRPr="00965B2E">
              <w:rPr>
                <w:sz w:val="20"/>
                <w:szCs w:val="20"/>
              </w:rPr>
              <w:t>DD-MMM-YY HH:MM:SS</w:t>
            </w:r>
            <w:r w:rsidR="00207723">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lastRenderedPageBreak/>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81" w:name="_Hlk138181618"/>
            <w:bookmarkEnd w:id="376"/>
            <w:r w:rsidRPr="00965B2E">
              <w:rPr>
                <w:sz w:val="20"/>
                <w:szCs w:val="20"/>
              </w:rPr>
              <w:lastRenderedPageBreak/>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7F42CEE7"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7D475066"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6750DF0A"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207723">
              <w:rPr>
                <w:sz w:val="20"/>
                <w:szCs w:val="20"/>
              </w:rPr>
              <w:t>"</w:t>
            </w:r>
            <w:r w:rsidRPr="00965B2E">
              <w:rPr>
                <w:b/>
                <w:sz w:val="20"/>
                <w:szCs w:val="20"/>
              </w:rPr>
              <w:t>service</w:t>
            </w:r>
            <w:r w:rsidR="00207723">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to collect the camera and other equipment (</w:t>
            </w:r>
            <w:r w:rsidR="00207723">
              <w:rPr>
                <w:sz w:val="20"/>
                <w:szCs w:val="20"/>
              </w:rPr>
              <w:t>"</w:t>
            </w:r>
            <w:hyperlink w:anchor="service_retrieval_crew" w:history="1">
              <w:r w:rsidR="0049319A" w:rsidRPr="00965B2E">
                <w:rPr>
                  <w:rStyle w:val="Hyperlink"/>
                  <w:sz w:val="20"/>
                </w:rPr>
                <w:t>Service/Retrieval Crew</w:t>
              </w:r>
            </w:hyperlink>
            <w:r w:rsidR="00207723">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207723">
              <w:rPr>
                <w:sz w:val="20"/>
                <w:szCs w:val="20"/>
              </w:rPr>
              <w:t>"</w:t>
            </w:r>
            <w:r w:rsidRPr="00965B2E">
              <w:rPr>
                <w:b/>
                <w:sz w:val="20"/>
                <w:szCs w:val="20"/>
              </w:rPr>
              <w:t>retrieval</w:t>
            </w:r>
            <w:r w:rsidRPr="00965B2E">
              <w:rPr>
                <w:sz w:val="20"/>
                <w:szCs w:val="20"/>
              </w:rPr>
              <w:t>.</w:t>
            </w:r>
            <w:r w:rsidR="00207723">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207723">
              <w:rPr>
                <w:sz w:val="20"/>
                <w:szCs w:val="20"/>
              </w:rPr>
              <w:t>"</w:t>
            </w:r>
            <w:hyperlink w:anchor="service_retrieval_metadata">
              <w:r w:rsidRPr="00965B2E">
                <w:rPr>
                  <w:rStyle w:val="Hyperlink"/>
                  <w:sz w:val="20"/>
                </w:rPr>
                <w:t>service/retrieval metadata</w:t>
              </w:r>
            </w:hyperlink>
            <w:r w:rsidR="00207723">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025B3B97"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lastRenderedPageBreak/>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6D8651D6"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207723">
              <w:rPr>
                <w:sz w:val="20"/>
                <w:szCs w:val="20"/>
              </w:rPr>
              <w:t>"</w:t>
            </w:r>
            <w:hyperlink w:anchor="purpose_of_visit" w:history="1">
              <w:r w:rsidR="00EA04D9" w:rsidRPr="00965B2E">
                <w:rPr>
                  <w:rStyle w:val="Hyperlink"/>
                  <w:sz w:val="20"/>
                </w:rPr>
                <w:t>Purpose Of Visit</w:t>
              </w:r>
            </w:hyperlink>
            <w:r w:rsidR="00207723">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34284DAA"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207723">
              <w:rPr>
                <w:sz w:val="20"/>
                <w:szCs w:val="20"/>
              </w:rPr>
              <w:t>"</w:t>
            </w:r>
            <w:hyperlink w:anchor="batteries_replaced" w:history="1">
              <w:r w:rsidR="00EA04D9" w:rsidRPr="00965B2E">
                <w:rPr>
                  <w:rStyle w:val="Hyperlink"/>
                  <w:sz w:val="20"/>
                </w:rPr>
                <w:t>Batteries Replaced</w:t>
              </w:r>
            </w:hyperlink>
            <w:r w:rsidR="00207723">
              <w:rPr>
                <w:sz w:val="20"/>
                <w:szCs w:val="20"/>
              </w:rPr>
              <w:t>"</w:t>
            </w:r>
            <w:r w:rsidRPr="00965B2E">
              <w:rPr>
                <w:sz w:val="20"/>
                <w:szCs w:val="20"/>
              </w:rPr>
              <w:t>).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D70BE8">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73"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81"/>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lastRenderedPageBreak/>
        <w:t>Camera D</w:t>
      </w:r>
      <w:bookmarkStart w:id="382" w:name="TOC_surv_guidelines_appendix_a_field_dat"/>
      <w:bookmarkEnd w:id="382"/>
      <w:r w:rsidRPr="00E92AE6">
        <w:rPr>
          <w:color w:val="FFFFFF"/>
          <w:sz w:val="2"/>
          <w:szCs w:val="2"/>
        </w:rPr>
        <w:t>eployment</w:t>
      </w:r>
      <w:bookmarkStart w:id="383" w:name="datasheet_deployment"/>
      <w:bookmarkEnd w:id="383"/>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Foot  /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MM:SS</w:t>
            </w:r>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r w:rsidRPr="006A4D64">
              <w:rPr>
                <w:rFonts w:eastAsiaTheme="minorHAnsi" w:cs="Arial"/>
                <w:sz w:val="18"/>
                <w:szCs w:val="18"/>
                <w:lang w:val="en-US" w:eastAsia="en-US"/>
              </w:rPr>
              <w:t>Tree  /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Game Trail  /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Motion  /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Low  /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Bait/lure Type</w:t>
            </w:r>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Scent  /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r w:rsidRPr="006A4D64">
              <w:rPr>
                <w:rFonts w:eastAsiaTheme="minorHAnsi" w:cs="Arial"/>
                <w:sz w:val="18"/>
                <w:szCs w:val="18"/>
                <w:lang w:val="en-US" w:eastAsia="en-US"/>
              </w:rPr>
              <w:t xml:space="preserve">Trail  /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Camera Active On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r w:rsidRPr="006A4D64">
              <w:rPr>
                <w:rFonts w:eastAsiaTheme="minorHAnsi" w:cs="Arial"/>
                <w:sz w:val="17"/>
                <w:szCs w:val="17"/>
                <w:lang w:val="en-US" w:eastAsia="en-US"/>
              </w:rPr>
              <w:t>Y  /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D70BE8">
          <w:headerReference w:type="even" r:id="rId374"/>
          <w:headerReference w:type="default" r:id="rId375"/>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lastRenderedPageBreak/>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7E6896CD"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207723">
        <w:rPr>
          <w:color w:val="000000" w:themeColor="text1"/>
          <w:sz w:val="16"/>
          <w:szCs w:val="16"/>
        </w:rPr>
        <w:t>"</w:t>
      </w:r>
      <w:r w:rsidR="00C75FFA" w:rsidRPr="00566FC3">
        <w:rPr>
          <w:color w:val="000000" w:themeColor="text1"/>
          <w:sz w:val="16"/>
          <w:szCs w:val="16"/>
        </w:rPr>
        <w:t>Other,</w:t>
      </w:r>
      <w:r w:rsidR="0020772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r w:rsidR="00C471C6" w:rsidRPr="00566FC3">
        <w:rPr>
          <w:b/>
          <w:color w:val="000000"/>
          <w:sz w:val="16"/>
          <w:szCs w:val="16"/>
        </w:rPr>
        <w:t>On</w:t>
      </w:r>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38E88CA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207723">
        <w:rPr>
          <w:color w:val="000000"/>
          <w:sz w:val="16"/>
          <w:szCs w:val="16"/>
        </w:rPr>
        <w:t>"</w:t>
      </w:r>
      <w:r w:rsidRPr="00566FC3">
        <w:rPr>
          <w:color w:val="000000"/>
          <w:sz w:val="16"/>
          <w:szCs w:val="16"/>
        </w:rPr>
        <w:t>Other,</w:t>
      </w:r>
      <w:r w:rsidR="0020772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13A519F4"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207723">
        <w:rPr>
          <w:color w:val="000000"/>
          <w:sz w:val="16"/>
          <w:szCs w:val="16"/>
        </w:rPr>
        <w:t>"</w:t>
      </w:r>
      <w:r w:rsidR="00DE1CA5" w:rsidRPr="00566FC3">
        <w:rPr>
          <w:color w:val="000000"/>
          <w:sz w:val="16"/>
          <w:szCs w:val="16"/>
        </w:rPr>
        <w:t>0</w:t>
      </w:r>
      <w:r w:rsidR="00207723">
        <w:rPr>
          <w:color w:val="000000"/>
          <w:sz w:val="16"/>
          <w:szCs w:val="16"/>
        </w:rPr>
        <w:t>"</w:t>
      </w:r>
      <w:r w:rsidR="00DE1CA5" w:rsidRPr="00566FC3">
        <w:rPr>
          <w:color w:val="000000"/>
          <w:sz w:val="16"/>
          <w:szCs w:val="16"/>
        </w:rPr>
        <w:t xml:space="preserve"> degrees), or south (S; i.e. </w:t>
      </w:r>
      <w:r w:rsidR="00207723">
        <w:rPr>
          <w:color w:val="000000"/>
          <w:sz w:val="16"/>
          <w:szCs w:val="16"/>
        </w:rPr>
        <w:t>"</w:t>
      </w:r>
      <w:r w:rsidR="00DE1CA5" w:rsidRPr="00566FC3">
        <w:rPr>
          <w:color w:val="000000"/>
          <w:sz w:val="16"/>
          <w:szCs w:val="16"/>
        </w:rPr>
        <w:t>180</w:t>
      </w:r>
      <w:r w:rsidR="0020772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4C010AC8"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207723">
        <w:rPr>
          <w:bCs/>
          <w:color w:val="000000"/>
          <w:sz w:val="16"/>
          <w:szCs w:val="16"/>
        </w:rPr>
        <w:t>"</w:t>
      </w:r>
      <w:r w:rsidRPr="00566FC3">
        <w:rPr>
          <w:bCs/>
          <w:color w:val="000000"/>
          <w:sz w:val="16"/>
          <w:szCs w:val="16"/>
        </w:rPr>
        <w:t>Other,</w:t>
      </w:r>
      <w:r w:rsidR="0020772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4779F744"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207723">
        <w:rPr>
          <w:sz w:val="16"/>
          <w:szCs w:val="16"/>
        </w:rPr>
        <w:t>"</w:t>
      </w:r>
      <w:r w:rsidR="00566FC3" w:rsidRPr="00566FC3">
        <w:rPr>
          <w:sz w:val="16"/>
          <w:szCs w:val="16"/>
        </w:rPr>
        <w:t>bh</w:t>
      </w:r>
      <w:r w:rsidR="00C75FFA" w:rsidRPr="00566FC3">
        <w:rPr>
          <w:sz w:val="16"/>
          <w:szCs w:val="16"/>
        </w:rPr>
        <w:t>1</w:t>
      </w:r>
      <w:r w:rsidR="00207723">
        <w:rPr>
          <w:sz w:val="16"/>
          <w:szCs w:val="16"/>
        </w:rPr>
        <w:t>"</w:t>
      </w:r>
      <w:r w:rsidR="00C75FFA" w:rsidRPr="00566FC3">
        <w:rPr>
          <w:sz w:val="16"/>
          <w:szCs w:val="16"/>
        </w:rPr>
        <w:t>).</w:t>
      </w:r>
    </w:p>
    <w:p w14:paraId="45E45869" w14:textId="720569B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Reconyx</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Bushnell</w:t>
      </w:r>
      <w:r w:rsidR="00207723">
        <w:rPr>
          <w:color w:val="1F1F1F"/>
          <w:sz w:val="16"/>
          <w:szCs w:val="16"/>
          <w:shd w:val="clear" w:color="auto" w:fill="FFFFFF"/>
        </w:rPr>
        <w:t>"</w:t>
      </w:r>
      <w:r w:rsidR="00C75FFA" w:rsidRPr="00566FC3">
        <w:rPr>
          <w:color w:val="1F1F1F"/>
          <w:sz w:val="16"/>
          <w:szCs w:val="16"/>
          <w:shd w:val="clear" w:color="auto" w:fill="FFFFFF"/>
        </w:rPr>
        <w:t>).</w:t>
      </w:r>
    </w:p>
    <w:p w14:paraId="642099AC" w14:textId="7CA0733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PC900</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Trophy Cam HD</w:t>
      </w:r>
      <w:r w:rsidR="0020772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MM:SS)</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346E60C9"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207723">
        <w:rPr>
          <w:color w:val="000000"/>
          <w:sz w:val="16"/>
          <w:szCs w:val="16"/>
        </w:rPr>
        <w:t>"</w:t>
      </w:r>
      <w:r w:rsidR="00C75FFA" w:rsidRPr="00566FC3">
        <w:rPr>
          <w:color w:val="000000"/>
          <w:sz w:val="16"/>
          <w:szCs w:val="16"/>
        </w:rPr>
        <w:t>Other,</w:t>
      </w:r>
      <w:r w:rsidR="0020772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22B2FB21"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207723">
        <w:rPr>
          <w:color w:val="000000"/>
          <w:sz w:val="16"/>
          <w:szCs w:val="16"/>
        </w:rPr>
        <w:t>"</w:t>
      </w:r>
      <w:r w:rsidR="00C75FFA" w:rsidRPr="00566FC3">
        <w:rPr>
          <w:color w:val="000000"/>
          <w:sz w:val="16"/>
          <w:szCs w:val="16"/>
        </w:rPr>
        <w:t>0</w:t>
      </w:r>
      <w:r w:rsidR="0020772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24BCA19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207723">
        <w:rPr>
          <w:color w:val="000000"/>
          <w:sz w:val="16"/>
          <w:szCs w:val="16"/>
        </w:rPr>
        <w:t>"</w:t>
      </w:r>
      <w:r w:rsidR="00C75FFA" w:rsidRPr="00566FC3">
        <w:rPr>
          <w:color w:val="000000"/>
          <w:sz w:val="16"/>
          <w:szCs w:val="16"/>
        </w:rPr>
        <w:t>triggers</w:t>
      </w:r>
      <w:r w:rsidR="0020772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207723">
        <w:rPr>
          <w:color w:val="000000"/>
          <w:sz w:val="16"/>
          <w:szCs w:val="16"/>
        </w:rPr>
        <w:t>"</w:t>
      </w:r>
      <w:r w:rsidR="00C75FFA" w:rsidRPr="00566FC3">
        <w:rPr>
          <w:color w:val="000000"/>
          <w:sz w:val="16"/>
          <w:szCs w:val="16"/>
        </w:rPr>
        <w:t>0.</w:t>
      </w:r>
      <w:r w:rsidR="0020772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19377361"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record the sequential alphanumeric identifier given to each camera location within a grouping of two more non-independent camera locations when cameras are deployed in clusters, pairs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207723">
        <w:rPr>
          <w:rStyle w:val="cf01"/>
          <w:rFonts w:ascii="Arial" w:hAnsi="Arial" w:cs="Arial"/>
          <w:sz w:val="16"/>
          <w:szCs w:val="16"/>
        </w:rPr>
        <w:t>"</w:t>
      </w:r>
      <w:r w:rsidR="001D7981" w:rsidRPr="00566FC3">
        <w:rPr>
          <w:rStyle w:val="cf01"/>
          <w:rFonts w:ascii="Arial" w:hAnsi="Arial" w:cs="Arial"/>
          <w:sz w:val="16"/>
          <w:szCs w:val="16"/>
        </w:rPr>
        <w:t>Hierarchical (multiple)*</w:t>
      </w:r>
      <w:r w:rsidR="00D65AB1">
        <w:rPr>
          <w:rStyle w:val="cf01"/>
          <w:rFonts w:ascii="Arial" w:hAnsi="Arial" w:cs="Arial"/>
          <w:sz w:val="16"/>
          <w:szCs w:val="16"/>
        </w:rPr>
        <w:t>,</w:t>
      </w:r>
      <w:r w:rsidR="00207723">
        <w:rPr>
          <w:rStyle w:val="cf01"/>
          <w:rFonts w:ascii="Arial" w:hAnsi="Arial" w:cs="Arial"/>
          <w:sz w:val="16"/>
          <w:szCs w:val="16"/>
        </w:rPr>
        <w:t>"</w:t>
      </w:r>
    </w:p>
    <w:p w14:paraId="08F9DBF5" w14:textId="200C4DE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207723">
        <w:rPr>
          <w:color w:val="000000"/>
          <w:sz w:val="16"/>
          <w:szCs w:val="16"/>
        </w:rPr>
        <w:t>"</w:t>
      </w:r>
      <w:r w:rsidR="00566FC3" w:rsidRPr="00566FC3">
        <w:rPr>
          <w:color w:val="000000"/>
          <w:sz w:val="16"/>
          <w:szCs w:val="16"/>
        </w:rPr>
        <w:t>cmu_</w:t>
      </w:r>
      <w:r w:rsidRPr="00566FC3">
        <w:rPr>
          <w:color w:val="000000"/>
          <w:sz w:val="16"/>
          <w:szCs w:val="16"/>
        </w:rPr>
        <w:t>100</w:t>
      </w:r>
      <w:r w:rsidR="0020772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85" w:name="_heading=h.3q5sasy" w:colFirst="0" w:colLast="0"/>
      <w:bookmarkEnd w:id="385"/>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4C40DE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how sensitive a camera is to activation (</w:t>
      </w:r>
      <w:r w:rsidR="00207723">
        <w:rPr>
          <w:color w:val="000000"/>
          <w:sz w:val="16"/>
          <w:szCs w:val="16"/>
        </w:rPr>
        <w:t>"</w:t>
      </w:r>
      <w:r w:rsidR="00C75FFA" w:rsidRPr="00566FC3">
        <w:rPr>
          <w:color w:val="000000"/>
          <w:sz w:val="16"/>
          <w:szCs w:val="16"/>
        </w:rPr>
        <w:t>triggering</w:t>
      </w:r>
      <w:r w:rsidR="0020772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207723">
        <w:rPr>
          <w:color w:val="000000"/>
          <w:sz w:val="16"/>
          <w:szCs w:val="16"/>
        </w:rPr>
        <w:t>"</w:t>
      </w:r>
      <w:r w:rsidR="00135090" w:rsidRPr="00566FC3">
        <w:rPr>
          <w:color w:val="000000"/>
          <w:sz w:val="16"/>
          <w:szCs w:val="16"/>
        </w:rPr>
        <w:t>Unknown</w:t>
      </w:r>
      <w:r w:rsidR="00C75FFA" w:rsidRPr="00566FC3">
        <w:rPr>
          <w:color w:val="000000"/>
          <w:sz w:val="16"/>
          <w:szCs w:val="16"/>
        </w:rPr>
        <w:t>.</w:t>
      </w:r>
      <w:r w:rsidR="0020772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14543DC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207723">
        <w:rPr>
          <w:color w:val="000000"/>
          <w:sz w:val="16"/>
          <w:szCs w:val="16"/>
        </w:rPr>
        <w:t>"</w:t>
      </w:r>
      <w:r w:rsidRPr="00566FC3">
        <w:rPr>
          <w:color w:val="000000"/>
          <w:sz w:val="16"/>
          <w:szCs w:val="16"/>
        </w:rPr>
        <w:t>walktest</w:t>
      </w:r>
      <w:r w:rsidR="0020772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D70BE8">
          <w:footerReference w:type="default" r:id="rId376"/>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86" w:name="_heading=h.2uh6nw4" w:colFirst="0" w:colLast="0"/>
      <w:bookmarkEnd w:id="386"/>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w:lastRenderedPageBreak/>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Sample Station Name</w:t>
      </w:r>
      <w:r w:rsidRPr="006A4D64">
        <w:rPr>
          <w:sz w:val="48"/>
          <w:szCs w:val="48"/>
        </w:rPr>
        <w:t>:</w:t>
      </w:r>
      <w:r w:rsidRPr="006A4D64">
        <w:rPr>
          <w:color w:val="EBF1DD"/>
          <w:sz w:val="48"/>
          <w:szCs w:val="48"/>
        </w:rPr>
        <w:t>_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D70BE8">
          <w:headerReference w:type="even" r:id="rId377"/>
          <w:headerReference w:type="default" r:id="rId378"/>
          <w:footerReference w:type="even" r:id="rId379"/>
          <w:footerReference w:type="default" r:id="rId380"/>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D70BE8">
          <w:headerReference w:type="even" r:id="rId381"/>
          <w:type w:val="continuous"/>
          <w:pgSz w:w="15840" w:h="12240" w:orient="landscape"/>
          <w:pgMar w:top="1134" w:right="1134" w:bottom="1797" w:left="964" w:header="709" w:footer="1728" w:gutter="0"/>
          <w:cols w:space="720"/>
        </w:sectPr>
      </w:pPr>
      <w:bookmarkStart w:id="388" w:name="datasheet_test_image_sheet"/>
      <w:bookmarkEnd w:id="388"/>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lastRenderedPageBreak/>
        <w:t xml:space="preserve">Camera Service/Retrieval Field Datasheet      </w:t>
      </w:r>
      <w:bookmarkStart w:id="389" w:name="datasheet_service_retrieval"/>
      <w:bookmarkEnd w:id="389"/>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lastRenderedPageBreak/>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3DEE354"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w:t>
      </w:r>
      <w:r w:rsidR="00207723">
        <w:rPr>
          <w:color w:val="000000"/>
          <w:sz w:val="20"/>
          <w:szCs w:val="20"/>
        </w:rPr>
        <w:t>"</w:t>
      </w:r>
      <w:r w:rsidRPr="007C6652">
        <w:rPr>
          <w:color w:val="000000"/>
          <w:sz w:val="20"/>
          <w:szCs w:val="20"/>
        </w:rPr>
        <w:t>Service,</w:t>
      </w:r>
      <w:r w:rsidR="00207723">
        <w:rPr>
          <w:color w:val="000000"/>
          <w:sz w:val="20"/>
          <w:szCs w:val="20"/>
        </w:rPr>
        <w:t>"</w:t>
      </w:r>
      <w:r w:rsidRPr="007C6652">
        <w:rPr>
          <w:color w:val="000000"/>
          <w:sz w:val="20"/>
          <w:szCs w:val="20"/>
        </w:rPr>
        <w:t xml:space="preserv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44BEF69"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w:t>
      </w:r>
      <w:r w:rsidR="00207723">
        <w:rPr>
          <w:color w:val="000000"/>
          <w:sz w:val="20"/>
          <w:szCs w:val="20"/>
        </w:rPr>
        <w:t>"</w:t>
      </w:r>
      <w:r w:rsidR="00CB2794" w:rsidRPr="007C6652">
        <w:rPr>
          <w:color w:val="000000"/>
          <w:sz w:val="20"/>
          <w:szCs w:val="20"/>
        </w:rPr>
        <w:t>None</w:t>
      </w:r>
      <w:r w:rsidR="00207723">
        <w:rPr>
          <w:color w:val="000000"/>
          <w:sz w:val="20"/>
          <w:szCs w:val="20"/>
        </w:rPr>
        <w:t>"</w:t>
      </w:r>
      <w:r w:rsidR="00CB2794" w:rsidRPr="007C6652">
        <w:rPr>
          <w:color w:val="000000"/>
          <w:sz w:val="20"/>
          <w:szCs w:val="20"/>
        </w:rPr>
        <w:t xml:space="preserve"> if a Bait/Lure Type was not used and "Unknown" if not known. </w:t>
      </w:r>
      <w:r w:rsidRPr="007C6652">
        <w:rPr>
          <w:color w:val="000000"/>
          <w:sz w:val="20"/>
          <w:szCs w:val="20"/>
        </w:rPr>
        <w:t xml:space="preserve">If </w:t>
      </w:r>
      <w:r w:rsidR="00207723">
        <w:rPr>
          <w:color w:val="000000"/>
          <w:sz w:val="20"/>
          <w:szCs w:val="20"/>
        </w:rPr>
        <w:t>"</w:t>
      </w:r>
      <w:r w:rsidRPr="007C6652">
        <w:rPr>
          <w:color w:val="000000"/>
          <w:sz w:val="20"/>
          <w:szCs w:val="20"/>
        </w:rPr>
        <w:t>Other,</w:t>
      </w:r>
      <w:r w:rsidR="00207723">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On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2E496617"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207723">
        <w:rPr>
          <w:sz w:val="20"/>
          <w:szCs w:val="20"/>
        </w:rPr>
        <w:t>"</w:t>
      </w:r>
      <w:r w:rsidR="00566FC3" w:rsidRPr="007C6652">
        <w:rPr>
          <w:sz w:val="20"/>
          <w:szCs w:val="20"/>
        </w:rPr>
        <w:t>bh</w:t>
      </w:r>
      <w:r w:rsidR="00CA4DA1" w:rsidRPr="007C6652">
        <w:rPr>
          <w:sz w:val="20"/>
          <w:szCs w:val="20"/>
        </w:rPr>
        <w:t>1</w:t>
      </w:r>
      <w:r w:rsidR="00207723">
        <w:rPr>
          <w:sz w:val="20"/>
          <w:szCs w:val="20"/>
        </w:rPr>
        <w:t>"</w:t>
      </w:r>
      <w:r w:rsidR="00CA4DA1" w:rsidRPr="007C6652">
        <w:rPr>
          <w:sz w:val="20"/>
          <w:szCs w:val="20"/>
        </w:rPr>
        <w:t>).</w:t>
      </w:r>
    </w:p>
    <w:p w14:paraId="63D4DC78" w14:textId="4E0587EE"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Reconyx</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Bushnell</w:t>
      </w:r>
      <w:r w:rsidR="00207723">
        <w:rPr>
          <w:color w:val="1F1F1F"/>
          <w:sz w:val="20"/>
          <w:szCs w:val="20"/>
          <w:shd w:val="clear" w:color="auto" w:fill="FFFFFF"/>
        </w:rPr>
        <w:t>"</w:t>
      </w:r>
      <w:r w:rsidRPr="007C6652">
        <w:rPr>
          <w:color w:val="1F1F1F"/>
          <w:sz w:val="20"/>
          <w:szCs w:val="20"/>
          <w:shd w:val="clear" w:color="auto" w:fill="FFFFFF"/>
        </w:rPr>
        <w:t>).</w:t>
      </w:r>
    </w:p>
    <w:p w14:paraId="781ACAA5" w14:textId="79C4BE1B"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PC900</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Trophy Cam HD</w:t>
      </w:r>
      <w:r w:rsidR="00207723">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Deployment Start Date Time (DD-MMM-YYYY HH:MM:SS):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record the sequential alphanumeric identifier given to each camera location within a grouping of two more non-independent camera locations when cameras are deployed in clusters, pairs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5CF0FCF3"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207723">
        <w:rPr>
          <w:color w:val="000000"/>
          <w:sz w:val="20"/>
          <w:szCs w:val="20"/>
        </w:rPr>
        <w:t>"</w:t>
      </w:r>
      <w:r w:rsidR="00566FC3" w:rsidRPr="007C6652">
        <w:rPr>
          <w:color w:val="000000"/>
          <w:sz w:val="20"/>
          <w:szCs w:val="20"/>
        </w:rPr>
        <w:t>cmu_</w:t>
      </w:r>
      <w:r w:rsidRPr="007C6652">
        <w:rPr>
          <w:color w:val="000000"/>
          <w:sz w:val="20"/>
          <w:szCs w:val="20"/>
        </w:rPr>
        <w:t>100</w:t>
      </w:r>
      <w:r w:rsidR="00207723">
        <w:rPr>
          <w:color w:val="000000"/>
          <w:sz w:val="20"/>
          <w:szCs w:val="20"/>
        </w:rPr>
        <w:t>"</w:t>
      </w:r>
      <w:r w:rsidRPr="007C6652">
        <w:rPr>
          <w:color w:val="000000"/>
          <w:sz w:val="20"/>
          <w:szCs w:val="20"/>
        </w:rPr>
        <w:t>).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3425970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207723">
        <w:rPr>
          <w:color w:val="000000"/>
          <w:sz w:val="20"/>
          <w:szCs w:val="20"/>
        </w:rPr>
        <w:t>"</w:t>
      </w:r>
      <w:r w:rsidRPr="007C6652">
        <w:rPr>
          <w:color w:val="000000"/>
          <w:sz w:val="20"/>
          <w:szCs w:val="20"/>
        </w:rPr>
        <w:t>walktest</w:t>
      </w:r>
      <w:r w:rsidR="00207723">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D70BE8">
          <w:headerReference w:type="even" r:id="rId382"/>
          <w:headerReference w:type="default" r:id="rId383"/>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90" w:name="_Camera_Service/Retrieval_Field"/>
      <w:bookmarkStart w:id="391" w:name="TOC_surv_guidelines_appendix_b"/>
      <w:bookmarkStart w:id="392" w:name="_Toc162347886"/>
      <w:bookmarkEnd w:id="390"/>
      <w:bookmarkEnd w:id="391"/>
      <w:r w:rsidRPr="006A4D64">
        <w:lastRenderedPageBreak/>
        <w:t>Appendix B</w:t>
      </w:r>
      <w:bookmarkEnd w:id="392"/>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4"/>
                    <a:srcRect/>
                    <a:stretch>
                      <a:fillRect/>
                    </a:stretch>
                  </pic:blipFill>
                  <pic:spPr>
                    <a:xfrm>
                      <a:off x="0" y="0"/>
                      <a:ext cx="5943600" cy="4076700"/>
                    </a:xfrm>
                    <a:prstGeom prst="rect">
                      <a:avLst/>
                    </a:prstGeom>
                    <a:ln/>
                  </pic:spPr>
                </pic:pic>
              </a:graphicData>
            </a:graphic>
          </wp:inline>
        </w:drawing>
      </w:r>
    </w:p>
    <w:p w14:paraId="38312C55" w14:textId="3245EB31" w:rsidR="001D1191" w:rsidRPr="001D1191" w:rsidRDefault="001D1191" w:rsidP="001D1191">
      <w:pPr>
        <w:pStyle w:val="Caption-table"/>
        <w:rPr>
          <w:sz w:val="21"/>
          <w:szCs w:val="21"/>
        </w:rPr>
      </w:pPr>
      <w:bookmarkStart w:id="393" w:name="_Figure_B1._“Adapted"/>
      <w:bookmarkStart w:id="394" w:name="_Toc162352860"/>
      <w:bookmarkEnd w:id="393"/>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545A30">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w:t>
      </w:r>
      <w:r w:rsidR="00207723">
        <w:rPr>
          <w:sz w:val="21"/>
          <w:szCs w:val="21"/>
        </w:rPr>
        <w:t>"</w:t>
      </w:r>
      <w:r w:rsidRPr="001D1191">
        <w:rPr>
          <w:sz w:val="21"/>
          <w:szCs w:val="21"/>
        </w:rPr>
        <w:t xml:space="preserve">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w:t>
      </w:r>
      <w:r w:rsidR="00207723">
        <w:rPr>
          <w:sz w:val="21"/>
          <w:szCs w:val="21"/>
        </w:rPr>
        <w:t>"</w:t>
      </w:r>
      <w:r w:rsidRPr="001D1191">
        <w:rPr>
          <w:sz w:val="21"/>
          <w:szCs w:val="21"/>
        </w:rPr>
        <w:t xml:space="preserve"> (Clarke et al., 2022).</w:t>
      </w:r>
      <w:bookmarkEnd w:id="394"/>
    </w:p>
    <w:sectPr w:rsidR="001D1191" w:rsidRPr="001D1191">
      <w:headerReference w:type="even" r:id="rId385"/>
      <w:headerReference w:type="default" r:id="rId386"/>
      <w:pgSz w:w="12240" w:h="15840"/>
      <w:pgMar w:top="1440" w:right="1440" w:bottom="1440" w:left="1440"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cjsteven@ualberta.ca" w:date="2024-03-20T20:52:00Z" w:initials="c">
    <w:p w14:paraId="5D5E0C7E" w14:textId="77777777" w:rsidR="00B3368F" w:rsidRDefault="00B3368F" w:rsidP="00B3368F">
      <w:pPr>
        <w:pStyle w:val="CommentText"/>
      </w:pPr>
      <w:r>
        <w:rPr>
          <w:rStyle w:val="CommentReference"/>
        </w:rPr>
        <w:annotationRef/>
      </w:r>
      <w:r>
        <w:t>field sheets need number update manually.</w:t>
      </w:r>
    </w:p>
  </w:comment>
  <w:comment w:id="11" w:author="cjsteven@ualberta.ca" w:date="2024-03-20T20:52:00Z" w:initials="c">
    <w:p w14:paraId="5D65B09A" w14:textId="77777777" w:rsidR="00B3368F" w:rsidRDefault="00B3368F" w:rsidP="00B3368F">
      <w:pPr>
        <w:pStyle w:val="CommentText"/>
      </w:pPr>
      <w:r>
        <w:rPr>
          <w:rStyle w:val="CommentReference"/>
        </w:rPr>
        <w:annotationRef/>
      </w:r>
      <w:r>
        <w:t>field sheets need number update manually.</w:t>
      </w:r>
    </w:p>
  </w:comment>
  <w:comment w:id="12" w:author="cjsteven@ualberta.ca" w:date="2024-03-20T20:52:00Z" w:initials="c">
    <w:p w14:paraId="068E9E47" w14:textId="77777777" w:rsidR="00B3368F" w:rsidRDefault="00B3368F" w:rsidP="00B3368F">
      <w:pPr>
        <w:pStyle w:val="CommentText"/>
      </w:pPr>
      <w:r>
        <w:rPr>
          <w:rStyle w:val="CommentReference"/>
        </w:rPr>
        <w:annotationRef/>
      </w:r>
      <w:r>
        <w:t>field sheets need number update manually.</w:t>
      </w:r>
    </w:p>
  </w:comment>
  <w:comment w:id="13" w:author="cjsteven@ualberta.ca" w:date="2024-03-20T20:52:00Z" w:initials="c">
    <w:p w14:paraId="3D580383" w14:textId="77777777" w:rsidR="00B3368F" w:rsidRDefault="00B3368F" w:rsidP="00B3368F">
      <w:pPr>
        <w:pStyle w:val="CommentText"/>
      </w:pPr>
      <w:r>
        <w:rPr>
          <w:rStyle w:val="CommentReference"/>
        </w:rPr>
        <w:annotationRef/>
      </w:r>
      <w:r>
        <w:t>field sheets need number update manually.</w:t>
      </w:r>
    </w:p>
  </w:comment>
  <w:comment w:id="14" w:author="cjsteven@ualberta.ca" w:date="2024-03-20T20:52:00Z" w:initials="c">
    <w:p w14:paraId="2A7A4C41" w14:textId="77777777" w:rsidR="00B3368F" w:rsidRDefault="00B3368F" w:rsidP="00B3368F">
      <w:pPr>
        <w:pStyle w:val="CommentText"/>
      </w:pPr>
      <w:r>
        <w:rPr>
          <w:rStyle w:val="CommentReference"/>
        </w:rPr>
        <w:annotationRef/>
      </w:r>
      <w:r>
        <w:t>field sheets need number update manually.</w:t>
      </w:r>
    </w:p>
  </w:comment>
  <w:comment w:id="15" w:author="cjsteven@ualberta.ca" w:date="2024-03-20T20:52:00Z" w:initials="c">
    <w:p w14:paraId="45B4F449" w14:textId="77777777" w:rsidR="00000430" w:rsidRDefault="00000430" w:rsidP="00000430">
      <w:pPr>
        <w:pStyle w:val="CommentText"/>
      </w:pPr>
      <w:r>
        <w:rPr>
          <w:rStyle w:val="CommentReference"/>
        </w:rPr>
        <w:annotationRef/>
      </w:r>
      <w:r>
        <w:t>field sheets need number update manually.</w:t>
      </w:r>
    </w:p>
  </w:comment>
  <w:comment w:id="50" w:author="Cassondra Stevenson" w:date="2024-01-23T21:29:00Z" w:initials="CS">
    <w:p w14:paraId="1DFDC990" w14:textId="2227722E" w:rsidR="00B446EB" w:rsidRDefault="00B446EB" w:rsidP="00B446EB">
      <w:pPr>
        <w:pStyle w:val="CommentText"/>
      </w:pPr>
      <w:r>
        <w:rPr>
          <w:rStyle w:val="CommentReference"/>
        </w:rPr>
        <w:annotationRef/>
      </w:r>
      <w:r>
        <w:t xml:space="preserve">Revise next time: </w:t>
      </w:r>
    </w:p>
    <w:p w14:paraId="596D87AF" w14:textId="77777777" w:rsidR="00B446EB" w:rsidRDefault="00000000" w:rsidP="00B446EB">
      <w:pPr>
        <w:pStyle w:val="CommentText"/>
      </w:pPr>
      <w:hyperlink r:id="rId1" w:history="1">
        <w:r w:rsidR="00B446EB" w:rsidRPr="004B4F05">
          <w:rPr>
            <w:rStyle w:val="Hyperlink"/>
            <w:sz w:val="20"/>
          </w:rPr>
          <w:t>Survey_Guidelines_Figure3_Configuration 2023-10-06.pptx</w:t>
        </w:r>
      </w:hyperlink>
      <w:r w:rsidR="00B446EB">
        <w:t xml:space="preserve"> </w:t>
      </w:r>
    </w:p>
  </w:comment>
  <w:comment w:id="204" w:author="Guest User" w:date="2024-03-05T20:44:00Z" w:initials="GU">
    <w:p w14:paraId="0AF0F6F9" w14:textId="77777777" w:rsidR="00D17FBD" w:rsidRDefault="00D17FBD" w:rsidP="00D17FBD">
      <w:pPr>
        <w:pStyle w:val="CommentText"/>
      </w:pPr>
      <w:r>
        <w:t>not sure about this if caps now or not</w:t>
      </w:r>
      <w:r>
        <w:rPr>
          <w:rStyle w:val="CommentReference"/>
        </w:rPr>
        <w:annotationRef/>
      </w:r>
    </w:p>
  </w:comment>
  <w:comment w:id="205" w:author="cjsteven@ualberta.ca" w:date="2024-03-18T18:51:00Z" w:initials="c">
    <w:p w14:paraId="593F69B9" w14:textId="77777777" w:rsidR="00D17FBD" w:rsidRDefault="00D17FBD" w:rsidP="00D17FBD">
      <w:pPr>
        <w:pStyle w:val="CommentText"/>
      </w:pPr>
      <w:r>
        <w:rPr>
          <w:rStyle w:val="CommentReference"/>
        </w:rPr>
        <w:annotationRef/>
      </w:r>
      <w:r>
        <w:t>would leave it; since this is the name of something specific as named in the meta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5E0C7E" w15:done="0"/>
  <w15:commentEx w15:paraId="5D65B09A" w15:done="0"/>
  <w15:commentEx w15:paraId="068E9E47" w15:done="0"/>
  <w15:commentEx w15:paraId="3D580383" w15:done="0"/>
  <w15:commentEx w15:paraId="2A7A4C41" w15:done="0"/>
  <w15:commentEx w15:paraId="45B4F449" w15:done="0"/>
  <w15:commentEx w15:paraId="596D87AF" w15:done="0"/>
  <w15:commentEx w15:paraId="0AF0F6F9" w15:done="1"/>
  <w15:commentEx w15:paraId="593F69B9" w15:paraIdParent="0AF0F6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B481A0" w16cex:dateUtc="2024-03-21T02:52:00Z"/>
  <w16cex:commentExtensible w16cex:durableId="340199AA" w16cex:dateUtc="2024-03-21T02:52:00Z"/>
  <w16cex:commentExtensible w16cex:durableId="18099886" w16cex:dateUtc="2024-03-21T02:52:00Z"/>
  <w16cex:commentExtensible w16cex:durableId="4F61A9A4" w16cex:dateUtc="2024-03-21T02:52:00Z"/>
  <w16cex:commentExtensible w16cex:durableId="3F9A468C" w16cex:dateUtc="2024-03-21T02:52:00Z"/>
  <w16cex:commentExtensible w16cex:durableId="256793EE" w16cex:dateUtc="2024-03-21T02:52:00Z"/>
  <w16cex:commentExtensible w16cex:durableId="7E162698" w16cex:dateUtc="2024-01-24T04:29:00Z"/>
  <w16cex:commentExtensible w16cex:durableId="715A7BA7" w16cex:dateUtc="2024-03-06T03:44:00Z"/>
  <w16cex:commentExtensible w16cex:durableId="1F6CE63E" w16cex:dateUtc="2024-03-19T0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5E0C7E" w16cid:durableId="3BB481A0"/>
  <w16cid:commentId w16cid:paraId="5D65B09A" w16cid:durableId="340199AA"/>
  <w16cid:commentId w16cid:paraId="068E9E47" w16cid:durableId="18099886"/>
  <w16cid:commentId w16cid:paraId="3D580383" w16cid:durableId="4F61A9A4"/>
  <w16cid:commentId w16cid:paraId="2A7A4C41" w16cid:durableId="3F9A468C"/>
  <w16cid:commentId w16cid:paraId="45B4F449" w16cid:durableId="256793EE"/>
  <w16cid:commentId w16cid:paraId="596D87AF" w16cid:durableId="7E162698"/>
  <w16cid:commentId w16cid:paraId="0AF0F6F9" w16cid:durableId="715A7BA7"/>
  <w16cid:commentId w16cid:paraId="593F69B9" w16cid:durableId="1F6CE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038DB4" w14:textId="77777777" w:rsidR="00B963BD" w:rsidRDefault="00B963BD">
      <w:pPr>
        <w:spacing w:before="0" w:after="0" w:line="240" w:lineRule="auto"/>
      </w:pPr>
      <w:r>
        <w:separator/>
      </w:r>
    </w:p>
  </w:endnote>
  <w:endnote w:type="continuationSeparator" w:id="0">
    <w:p w14:paraId="63C8F56A" w14:textId="77777777" w:rsidR="00B963BD" w:rsidRDefault="00B963BD">
      <w:pPr>
        <w:spacing w:before="0" w:after="0" w:line="240" w:lineRule="auto"/>
      </w:pPr>
      <w:r>
        <w:continuationSeparator/>
      </w:r>
    </w:p>
  </w:endnote>
  <w:endnote w:type="continuationNotice" w:id="1">
    <w:p w14:paraId="3D1E02D6" w14:textId="77777777" w:rsidR="00B963BD" w:rsidRDefault="00B963BD">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02FF" w:usb1="4000201F" w:usb2="08000029"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charset w:val="00"/>
    <w:family w:val="swiss"/>
    <w:pitch w:val="variable"/>
    <w:sig w:usb0="E10002FF" w:usb1="5000ECFF" w:usb2="00000009" w:usb3="00000000" w:csb0="0000019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68042D" w14:textId="77777777" w:rsidR="00B963BD" w:rsidRDefault="00B963BD">
      <w:pPr>
        <w:spacing w:before="0" w:after="0" w:line="240" w:lineRule="auto"/>
      </w:pPr>
      <w:r>
        <w:separator/>
      </w:r>
    </w:p>
  </w:footnote>
  <w:footnote w:type="continuationSeparator" w:id="0">
    <w:p w14:paraId="0EC44B49" w14:textId="77777777" w:rsidR="00B963BD" w:rsidRDefault="00B963BD">
      <w:pPr>
        <w:spacing w:before="0" w:after="0" w:line="240" w:lineRule="auto"/>
      </w:pPr>
      <w:r>
        <w:continuationSeparator/>
      </w:r>
    </w:p>
  </w:footnote>
  <w:footnote w:type="continuationNotice" w:id="1">
    <w:p w14:paraId="6EF7711B" w14:textId="77777777" w:rsidR="00B963BD" w:rsidRDefault="00B963BD">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84"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84"/>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87"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87"/>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02BC1E72"/>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jsteven@ualberta.ca">
    <w15:presenceInfo w15:providerId="AD" w15:userId="S::cjsteven@ualberta.ca::45384ab8-6b34-4602-b0b3-ee3e760b5651"/>
  </w15:person>
  <w15:person w15:author="Cassondra Stevenson">
    <w15:presenceInfo w15:providerId="AD" w15:userId="S::cjsteven@ualberta.ca::45384ab8-6b34-4602-b0b3-ee3e760b5651"/>
  </w15:person>
  <w15:person w15:author="Guest User">
    <w15:presenceInfo w15:providerId="AD" w15:userId="S::urn:spo:anon#44cb88484dcdbbc83b90daa3688f7837fb4f8574a91ecfd045cd161e761fb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3562"/>
    <w:rsid w:val="001340B2"/>
    <w:rsid w:val="00135090"/>
    <w:rsid w:val="00135731"/>
    <w:rsid w:val="00135FC5"/>
    <w:rsid w:val="00141984"/>
    <w:rsid w:val="001447E8"/>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6E3"/>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723"/>
    <w:rsid w:val="0020783D"/>
    <w:rsid w:val="00207CC1"/>
    <w:rsid w:val="00207FA6"/>
    <w:rsid w:val="0021034D"/>
    <w:rsid w:val="00212FA1"/>
    <w:rsid w:val="0021347D"/>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1E08"/>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2B3E"/>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5C6D"/>
    <w:rsid w:val="00437940"/>
    <w:rsid w:val="00440007"/>
    <w:rsid w:val="00440C77"/>
    <w:rsid w:val="00441B02"/>
    <w:rsid w:val="004422AC"/>
    <w:rsid w:val="00443BF7"/>
    <w:rsid w:val="00444BBF"/>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76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0D83"/>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41A"/>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6B7E"/>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28C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67EEA"/>
    <w:rsid w:val="00771FFF"/>
    <w:rsid w:val="00772945"/>
    <w:rsid w:val="007742C1"/>
    <w:rsid w:val="00775E34"/>
    <w:rsid w:val="00775F43"/>
    <w:rsid w:val="00776091"/>
    <w:rsid w:val="0077672B"/>
    <w:rsid w:val="00777283"/>
    <w:rsid w:val="00777567"/>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4F4"/>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202CB"/>
    <w:rsid w:val="008238F7"/>
    <w:rsid w:val="00824393"/>
    <w:rsid w:val="0082483A"/>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63BD"/>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569"/>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0BE8"/>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F03CC"/>
    <w:rsid w:val="00DF04CE"/>
    <w:rsid w:val="00DF21E1"/>
    <w:rsid w:val="00DF26D8"/>
    <w:rsid w:val="00DF2AB3"/>
    <w:rsid w:val="00DF3320"/>
    <w:rsid w:val="00DF3BB0"/>
    <w:rsid w:val="00DF4257"/>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155A"/>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21"/>
    <w:rsid w:val="00F022B4"/>
    <w:rsid w:val="00F037DF"/>
    <w:rsid w:val="00F04106"/>
    <w:rsid w:val="00F04530"/>
    <w:rsid w:val="00F04C4F"/>
    <w:rsid w:val="00F05442"/>
    <w:rsid w:val="00F054F0"/>
    <w:rsid w:val="00F05987"/>
    <w:rsid w:val="00F05EAF"/>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133562"/>
    <w:pPr>
      <w:keepNext/>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133562"/>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ualbertaca-my.sharepoint.com/:p:/g/personal/cjsteven_ualberta_ca/EboOjLZdOkJEvUW3vUPPHsABw0V-N26SrDuM6VPmsEGskQ?e=5zQXid"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aul.cpsc.ucalgary.ca/timelapse/" TargetMode="External"/><Relationship Id="rId299" Type="http://schemas.openxmlformats.org/officeDocument/2006/relationships/hyperlink" Target="https://www.jstor.org/stable/25623081" TargetMode="External"/><Relationship Id="rId21" Type="http://schemas.openxmlformats.org/officeDocument/2006/relationships/header" Target="header3.xml"/><Relationship Id="rId63" Type="http://schemas.openxmlformats.org/officeDocument/2006/relationships/hyperlink" Target="https://images.reconyx.com/file/HyperFireManual.pdf" TargetMode="External"/><Relationship Id="rId159" Type="http://schemas.openxmlformats.org/officeDocument/2006/relationships/hyperlink" Target="https://link.springer.com/article/10.1007/s10182-016-0287-7" TargetMode="External"/><Relationship Id="rId324" Type="http://schemas.openxmlformats.org/officeDocument/2006/relationships/hyperlink" Target="https://doi.org/10.1111/1365-2664.12098" TargetMode="External"/><Relationship Id="rId366" Type="http://schemas.openxmlformats.org/officeDocument/2006/relationships/header" Target="header6.xml"/><Relationship Id="rId170" Type="http://schemas.openxmlformats.org/officeDocument/2006/relationships/hyperlink" Target="https://doi.org/10.1002/1438-390X.1011" TargetMode="External"/><Relationship Id="rId226" Type="http://schemas.openxmlformats.org/officeDocument/2006/relationships/hyperlink" Target="https://doi.org/10.1007/978-4-431-99495-4" TargetMode="External"/><Relationship Id="rId268" Type="http://schemas.openxmlformats.org/officeDocument/2006/relationships/hyperlink" Target="https://agentmorris.github.io/camera-trap-ml-survey/" TargetMode="External"/><Relationship Id="rId32" Type="http://schemas.openxmlformats.org/officeDocument/2006/relationships/hyperlink" Target="https://ab-rcsc.github.io/RCSC-WildCAM_Remote-Camera-Survey-Guidelines-and-Metadata-Standards/2_metadata-standards/2_0.1_Citation-and-Info.html" TargetMode="External"/><Relationship Id="rId74" Type="http://schemas.openxmlformats.org/officeDocument/2006/relationships/image" Target="media/image7.png"/><Relationship Id="rId128" Type="http://schemas.openxmlformats.org/officeDocument/2006/relationships/hyperlink" Target="http://saul.cpsc.ucalgary.ca/timelapse/" TargetMode="External"/><Relationship Id="rId335" Type="http://schemas.openxmlformats.org/officeDocument/2006/relationships/hyperlink" Target="https://doi.org/10.1016/j.gecco.2022.e02268" TargetMode="External"/><Relationship Id="rId377" Type="http://schemas.openxmlformats.org/officeDocument/2006/relationships/header" Target="header14.xml"/><Relationship Id="rId5" Type="http://schemas.openxmlformats.org/officeDocument/2006/relationships/customXml" Target="../customXml/item5.xml"/><Relationship Id="rId181" Type="http://schemas.openxmlformats.org/officeDocument/2006/relationships/hyperlink" Target="http://www.jstor.org.login.ezproxy.library.ualberta.ca/stable/3548382" TargetMode="External"/><Relationship Id="rId237" Type="http://schemas.openxmlformats.org/officeDocument/2006/relationships/hyperlink" Target="https://doi.org/10.1007/978-4-431-99495-4_6" TargetMode="External"/><Relationship Id="rId279" Type="http://schemas.openxmlformats.org/officeDocument/2006/relationships/hyperlink" Target="https://doi.org/10.1007/978-4-431-99495-4_6" TargetMode="External"/><Relationship Id="rId43" Type="http://schemas.openxmlformats.org/officeDocument/2006/relationships/hyperlink" Target="https://five.epicollect.net/project/rcsc-and-wildcam-remote-camera-survey-guidelines" TargetMode="External"/><Relationship Id="rId139" Type="http://schemas.openxmlformats.org/officeDocument/2006/relationships/hyperlink" Target="https://agentmorris.github.io/camera-trap-ml-survey/" TargetMode="External"/><Relationship Id="rId290" Type="http://schemas.openxmlformats.org/officeDocument/2006/relationships/hyperlink" Target="https://doi.org/10.1371/journal.pone.0166689" TargetMode="External"/><Relationship Id="rId304" Type="http://schemas.openxmlformats.org/officeDocument/2006/relationships/hyperlink" Target="https://doi.org/10.1002/jwmg.533" TargetMode="External"/><Relationship Id="rId346" Type="http://schemas.openxmlformats.org/officeDocument/2006/relationships/hyperlink" Target="https://academic.oup.com/icb/article/61/3/900/6288456" TargetMode="External"/><Relationship Id="rId388" Type="http://schemas.microsoft.com/office/2011/relationships/people" Target="people.xml"/><Relationship Id="rId85" Type="http://schemas.openxmlformats.org/officeDocument/2006/relationships/hyperlink" Target="https://www.wildtrax.ca/home.html" TargetMode="External"/><Relationship Id="rId150" Type="http://schemas.openxmlformats.org/officeDocument/2006/relationships/hyperlink" Target="https://open.alberta.ca/publications/9781460151341" TargetMode="External"/><Relationship Id="rId192" Type="http://schemas.openxmlformats.org/officeDocument/2006/relationships/hyperlink" Target="https://doi.org/10.1111/cobi.12302" TargetMode="External"/><Relationship Id="rId206" Type="http://schemas.openxmlformats.org/officeDocument/2006/relationships/hyperlink" Target="https://doi.org/10.3389/fevo.2020.563477" TargetMode="External"/><Relationship Id="rId248" Type="http://schemas.openxmlformats.org/officeDocument/2006/relationships/hyperlink" Target="https://doi.org/10.1890/02-3090" TargetMode="External"/><Relationship Id="rId12" Type="http://schemas.openxmlformats.org/officeDocument/2006/relationships/hyperlink" Target="mailto:Anne.Hubbs@gov.ab.ca" TargetMode="External"/><Relationship Id="rId108" Type="http://schemas.openxmlformats.org/officeDocument/2006/relationships/hyperlink" Target="https://github.com/microsoft/CameraTraps/blob/main/megadetector.md" TargetMode="External"/><Relationship Id="rId315" Type="http://schemas.openxmlformats.org/officeDocument/2006/relationships/hyperlink" Target="https://doi.org/10.1002/rse2.54" TargetMode="External"/><Relationship Id="rId357" Type="http://schemas.openxmlformats.org/officeDocument/2006/relationships/hyperlink" Target="https://github.com/WildCoLab/WildCo_Face_Blur" TargetMode="External"/><Relationship Id="rId54" Type="http://schemas.openxmlformats.org/officeDocument/2006/relationships/image" Target="media/image2.png"/><Relationship Id="rId96" Type="http://schemas.openxmlformats.org/officeDocument/2006/relationships/hyperlink" Target="https://www.wildlifeinsights.org/" TargetMode="External"/><Relationship Id="rId161" Type="http://schemas.openxmlformats.org/officeDocument/2006/relationships/hyperlink" Target="https://doi.org/10.1007/978-4-431-99495-4" TargetMode="External"/><Relationship Id="rId217" Type="http://schemas.openxmlformats.org/officeDocument/2006/relationships/hyperlink" Target="https://doi.org/10.1002/ece3.4878" TargetMode="External"/><Relationship Id="rId259" Type="http://schemas.openxmlformats.org/officeDocument/2006/relationships/hyperlink" Target="https://doi.org/10.1371/journal.pone.0110832" TargetMode="External"/><Relationship Id="rId23" Type="http://schemas.openxmlformats.org/officeDocument/2006/relationships/comments" Target="comments.xml"/><Relationship Id="rId119" Type="http://schemas.openxmlformats.org/officeDocument/2006/relationships/hyperlink" Target="https://github.com/microsoft/CameraTraps/blob/main/megadetector.md" TargetMode="External"/><Relationship Id="rId270" Type="http://schemas.openxmlformats.org/officeDocument/2006/relationships/hyperlink" Target="https://www.ncbi.nlm.nih.gov/pubmed/27106524" TargetMode="External"/><Relationship Id="rId326" Type="http://schemas.openxmlformats.org/officeDocument/2006/relationships/hyperlink" Target="https://doi.org/10.1016/j.biocon.2012.12.025" TargetMode="External"/><Relationship Id="rId65" Type="http://schemas.openxmlformats.org/officeDocument/2006/relationships/hyperlink" Target="https://www.bclaws.gov.bc.ca/civix/document/id/complete/statreg/00_96488_01" TargetMode="External"/><Relationship Id="rId130" Type="http://schemas.openxmlformats.org/officeDocument/2006/relationships/hyperlink" Target="https://emammal.si.edu/" TargetMode="External"/><Relationship Id="rId368" Type="http://schemas.openxmlformats.org/officeDocument/2006/relationships/footer" Target="footer5.xml"/><Relationship Id="rId172" Type="http://schemas.openxmlformats.org/officeDocument/2006/relationships/hyperlink" Target="https://www.youtube.com/watch?v=VadXgBMhiTY" TargetMode="External"/><Relationship Id="rId228" Type="http://schemas.openxmlformats.org/officeDocument/2006/relationships/hyperlink" Target="https://doi.org/10.1890/0012-9658(2006)87%5b2925:ATPDUP%5d2.0.CO;2" TargetMode="External"/><Relationship Id="rId281" Type="http://schemas.openxmlformats.org/officeDocument/2006/relationships/hyperlink" Target="https://doi.org/10.1007/978-4-431-99495-4_6" TargetMode="External"/><Relationship Id="rId337" Type="http://schemas.openxmlformats.org/officeDocument/2006/relationships/hyperlink" Target="https://www.sciencedirect.com/science/article/pii/S2351989415000116"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inaturalist.ca" TargetMode="External"/><Relationship Id="rId141" Type="http://schemas.openxmlformats.org/officeDocument/2006/relationships/hyperlink" Target="https://doi.org/10.1098/rstb.2011.0115" TargetMode="External"/><Relationship Id="rId379" Type="http://schemas.openxmlformats.org/officeDocument/2006/relationships/footer" Target="footer7.xml"/><Relationship Id="rId7" Type="http://schemas.openxmlformats.org/officeDocument/2006/relationships/styles" Target="styles.xml"/><Relationship Id="rId183" Type="http://schemas.openxmlformats.org/officeDocument/2006/relationships/hyperlink" Target="https://doi.org/10.1007/978-0-387-78151-8_11" TargetMode="External"/><Relationship Id="rId239" Type="http://schemas.openxmlformats.org/officeDocument/2006/relationships/hyperlink" Target="https://doi.org/10.1644/10-M" TargetMode="External"/><Relationship Id="rId250" Type="http://schemas.openxmlformats.org/officeDocument/2006/relationships/hyperlink" Target="https://doi.org/10.2307/3072056" TargetMode="External"/><Relationship Id="rId292" Type="http://schemas.openxmlformats.org/officeDocument/2006/relationships/hyperlink" Target="https://www.jstor.org/stable/23525262" TargetMode="External"/><Relationship Id="rId306" Type="http://schemas.openxmlformats.org/officeDocument/2006/relationships/hyperlink" Target="https://doi.org/10.1002/rse2.17" TargetMode="External"/><Relationship Id="rId45" Type="http://schemas.openxmlformats.org/officeDocument/2006/relationships/hyperlink" Target="https://ab-rcsc.github.io/RCSC-WildCAM_Remote-Camera-Survey-Guidelines-and-Metadata-Standards/2_metadata-standards/2_0.1_Citation-and-Info.html" TargetMode="External"/><Relationship Id="rId87" Type="http://schemas.openxmlformats.org/officeDocument/2006/relationships/hyperlink" Target="http://saul.cpsc.ucalgary.ca/timelapse/" TargetMode="External"/><Relationship Id="rId110" Type="http://schemas.openxmlformats.org/officeDocument/2006/relationships/hyperlink" Target="https://github.com/microsoft/CameraTraps/blob/main/megadetector.md" TargetMode="External"/><Relationship Id="rId348" Type="http://schemas.openxmlformats.org/officeDocument/2006/relationships/hyperlink" Target="https://doi.org/10.1890/15-1363" TargetMode="External"/><Relationship Id="rId152" Type="http://schemas.openxmlformats.org/officeDocument/2006/relationships/hyperlink" Target="https://doi.org/10.48550/arXiv.1907.06772" TargetMode="External"/><Relationship Id="rId194" Type="http://schemas.openxmlformats.org/officeDocument/2006/relationships/hyperlink" Target="https://doi.org/10.1002/jwmg.275" TargetMode="External"/><Relationship Id="rId208" Type="http://schemas.openxmlformats.org/officeDocument/2006/relationships/hyperlink" Target="https://saul.cpsc.ucalgary.ca/timelapse/pmwiki.php?n=Main.Download2./" TargetMode="External"/><Relationship Id="rId261" Type="http://schemas.openxmlformats.org/officeDocument/2006/relationships/hyperlink" Target="https://doi.org/10.1371/journal.pone.0146142"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ab-rcsc.github.io/RCSC-WildCAM_Remote-Camera-Survey-Guidelines-and-Metadata-Standards/2_metadata-standards/2_0.1_Citation-and-Info.html" TargetMode="External"/><Relationship Id="rId317" Type="http://schemas.openxmlformats.org/officeDocument/2006/relationships/hyperlink" Target="https://www.wildlabs.net/sites/default/files/community/files/zsl_trail_camera_comparison_for_external_use.pdf" TargetMode="External"/><Relationship Id="rId359" Type="http://schemas.openxmlformats.org/officeDocument/2006/relationships/hyperlink" Target="https://doi.org/10.1002/ece3.4464" TargetMode="External"/><Relationship Id="rId98" Type="http://schemas.openxmlformats.org/officeDocument/2006/relationships/hyperlink" Target="http://www.wildtrax.ca" TargetMode="External"/><Relationship Id="rId121" Type="http://schemas.openxmlformats.org/officeDocument/2006/relationships/hyperlink" Target="https://github.com/WildCoLab/WildCo_Face_Blur" TargetMode="External"/><Relationship Id="rId163" Type="http://schemas.openxmlformats.org/officeDocument/2006/relationships/hyperlink" Target="https://doi.org/10.1111/1365-2664.12432" TargetMode="External"/><Relationship Id="rId219" Type="http://schemas.openxmlformats.org/officeDocument/2006/relationships/hyperlink" Target="https://doi.org/https://doi.org/10.1111/2041-210X.12790" TargetMode="External"/><Relationship Id="rId370" Type="http://schemas.openxmlformats.org/officeDocument/2006/relationships/header" Target="header9.xml"/><Relationship Id="rId230" Type="http://schemas.openxmlformats.org/officeDocument/2006/relationships/hyperlink" Target="https://doi.org/10.1111/2041-210x.13370" TargetMode="External"/><Relationship Id="rId25" Type="http://schemas.microsoft.com/office/2016/09/relationships/commentsIds" Target="commentsIds.xml"/><Relationship Id="rId67" Type="http://schemas.openxmlformats.org/officeDocument/2006/relationships/hyperlink" Target="https://open.alberta.ca/publications/1997_143" TargetMode="External"/><Relationship Id="rId272" Type="http://schemas.openxmlformats.org/officeDocument/2006/relationships/hyperlink" Target="https://doi.org/10.1002/ecs2.2092" TargetMode="External"/><Relationship Id="rId328" Type="http://schemas.openxmlformats.org/officeDocument/2006/relationships/hyperlink" Target="https://doi.org/10.1002/fee.l448" TargetMode="External"/><Relationship Id="rId132" Type="http://schemas.openxmlformats.org/officeDocument/2006/relationships/hyperlink" Target="http://www.reconyx.com/software/mapview" TargetMode="External"/><Relationship Id="rId174" Type="http://schemas.openxmlformats.org/officeDocument/2006/relationships/hyperlink" Target="https://doi.org/10.1371/journal.pone.0126373" TargetMode="External"/><Relationship Id="rId381" Type="http://schemas.openxmlformats.org/officeDocument/2006/relationships/header" Target="header16.xml"/><Relationship Id="rId241" Type="http://schemas.openxmlformats.org/officeDocument/2006/relationships/hyperlink" Target="https://doi.org/10.1093/biosci/biab073" TargetMode="External"/><Relationship Id="rId36" Type="http://schemas.openxmlformats.org/officeDocument/2006/relationships/hyperlink" Target="https://www.wildtrax.ca/home/resources/methods-and-protocols.html" TargetMode="External"/><Relationship Id="rId283" Type="http://schemas.openxmlformats.org/officeDocument/2006/relationships/hyperlink" Target="https://doi.org/10.1007/978-4-431-99495-4_6" TargetMode="External"/><Relationship Id="rId339" Type="http://schemas.openxmlformats.org/officeDocument/2006/relationships/hyperlink" Target="https://www.wildlabs.net/event/how-do-i-get-started-megadetector" TargetMode="External"/><Relationship Id="rId78" Type="http://schemas.openxmlformats.org/officeDocument/2006/relationships/hyperlink" Target="https://www.alberta.ca/fisheries-and-wildlife-management-information-system-overview.aspx" TargetMode="External"/><Relationship Id="rId101" Type="http://schemas.openxmlformats.org/officeDocument/2006/relationships/hyperlink" Target="http://saul.cpsc.ucalgary.ca/timelapse/" TargetMode="External"/><Relationship Id="rId143" Type="http://schemas.openxmlformats.org/officeDocument/2006/relationships/hyperlink" Target="https://ab-rcsc.github.io/RCSC-WildCAM_Remote-Camera-Survey-Guidelines-and-Metadata-Standards/2_metadata-standards/2_0.1_Citation-and-Info.html" TargetMode="External"/><Relationship Id="rId185" Type="http://schemas.openxmlformats.org/officeDocument/2006/relationships/hyperlink" Target="https://doi.org/10.1890/08-1735.1" TargetMode="External"/><Relationship Id="rId350" Type="http://schemas.openxmlformats.org/officeDocument/2006/relationships/hyperlink" Target="https://doi.org/10.1371/journal.pone.0077598" TargetMode="External"/><Relationship Id="rId9" Type="http://schemas.openxmlformats.org/officeDocument/2006/relationships/webSettings" Target="webSettings.xml"/><Relationship Id="rId210" Type="http://schemas.openxmlformats.org/officeDocument/2006/relationships/hyperlink" Target="https://prism.ucalgary.ca/items/f68a0c27-8502-4fe4-a3b9-3a3c2d994762" TargetMode="External"/><Relationship Id="rId252" Type="http://schemas.openxmlformats.org/officeDocument/2006/relationships/hyperlink" Target="https://doi.org/10.1111/j.1365-2664.2005.01098.x" TargetMode="External"/><Relationship Id="rId294" Type="http://schemas.openxmlformats.org/officeDocument/2006/relationships/hyperlink" Target="https://www.reconyx.com/img/file/HyperFire_2_User_Guide_2018_07_05_v5.pdf" TargetMode="External"/><Relationship Id="rId308" Type="http://schemas.openxmlformats.org/officeDocument/2006/relationships/hyperlink" Target="https://doi.org/10.1111/2041-210x.12135" TargetMode="External"/><Relationship Id="rId47" Type="http://schemas.openxmlformats.org/officeDocument/2006/relationships/hyperlink" Target="https://www2.gov.bc.ca/assets/gov/environment/natural-resource-stewardship/nr-laws-policy/risc/wcmp_v1.pdf" TargetMode="External"/><Relationship Id="rId89" Type="http://schemas.openxmlformats.org/officeDocument/2006/relationships/hyperlink" Target="http://www.reconyx.com/software/mapview" TargetMode="External"/><Relationship Id="rId112" Type="http://schemas.openxmlformats.org/officeDocument/2006/relationships/hyperlink" Target="https://github.com/PetervanLunteren/EcoAssist" TargetMode="External"/><Relationship Id="rId154" Type="http://schemas.openxmlformats.org/officeDocument/2006/relationships/hyperlink" Target="https://doi.org/10.2981/wlb.00649" TargetMode="External"/><Relationship Id="rId361" Type="http://schemas.openxmlformats.org/officeDocument/2006/relationships/hyperlink" Target="https://doi.org/10.1111/j.1751-5823.2007.00030_17.x" TargetMode="External"/><Relationship Id="rId196" Type="http://schemas.openxmlformats.org/officeDocument/2006/relationships/hyperlink" Target="https://zslpublications.onlinelibrary.wiley.com/doi/10.1002/rse2.60" TargetMode="External"/><Relationship Id="rId200" Type="http://schemas.openxmlformats.org/officeDocument/2006/relationships/hyperlink" Target="https://doi.org/10.1017/S0030605309991037" TargetMode="External"/><Relationship Id="rId382" Type="http://schemas.openxmlformats.org/officeDocument/2006/relationships/header" Target="header17.xml"/><Relationship Id="rId16" Type="http://schemas.openxmlformats.org/officeDocument/2006/relationships/hyperlink" Target="http://www.wildtrax.ca/" TargetMode="External"/><Relationship Id="rId221" Type="http://schemas.openxmlformats.org/officeDocument/2006/relationships/hyperlink" Target="https://doi.org/10.1017/s1367943002002160" TargetMode="External"/><Relationship Id="rId242" Type="http://schemas.openxmlformats.org/officeDocument/2006/relationships/hyperlink" Target="https://doi.org/10.2307/1269547" TargetMode="External"/><Relationship Id="rId263" Type="http://schemas.openxmlformats.org/officeDocument/2006/relationships/hyperlink" Target="https://doi.org/10.1002/rse2.300" TargetMode="External"/><Relationship Id="rId284" Type="http://schemas.openxmlformats.org/officeDocument/2006/relationships/hyperlink" Target="https://doi.org/10.1371/journal.pone.0175684" TargetMode="External"/><Relationship Id="rId319" Type="http://schemas.openxmlformats.org/officeDocument/2006/relationships/hyperlink" Target="https://doi.org/10.7717/peerj.374" TargetMode="External"/><Relationship Id="rId37" Type="http://schemas.openxmlformats.org/officeDocument/2006/relationships/hyperlink" Target="https://wildcams.ca/library/other-organizations-protocols/" TargetMode="External"/><Relationship Id="rId58" Type="http://schemas.openxmlformats.org/officeDocument/2006/relationships/hyperlink" Target="https://www.stats.otago.ac.nz/secrdesignapp/" TargetMode="External"/><Relationship Id="rId79" Type="http://schemas.openxmlformats.org/officeDocument/2006/relationships/hyperlink" Target="https://ab-rcsc.github.io/RCSC-WildCAM_Remote-Camera-Survey-Guidelines-and-Metadata-Standards/2_metadata-standards/2_0.1_Citation-and-Info.html" TargetMode="External"/><Relationship Id="rId102" Type="http://schemas.openxmlformats.org/officeDocument/2006/relationships/hyperlink" Target="http://www.reconyx.com/software/mapview;" TargetMode="External"/><Relationship Id="rId123" Type="http://schemas.openxmlformats.org/officeDocument/2006/relationships/hyperlink" Target="https://bookdown.org/c_w_beirne/wildCo-Data-Analysis/" TargetMode="External"/><Relationship Id="rId144" Type="http://schemas.openxmlformats.org/officeDocument/2006/relationships/hyperlink" Target="https://doi.org/10.1371/journal.pone.0123032" TargetMode="External"/><Relationship Id="rId330" Type="http://schemas.openxmlformats.org/officeDocument/2006/relationships/hyperlink" Target="https://doi.org/10.1002/ecs2.2639" TargetMode="External"/><Relationship Id="rId90" Type="http://schemas.openxmlformats.org/officeDocument/2006/relationships/hyperlink" Target="https://wildcams.ca/library/camera-trap-software-and-data-management/" TargetMode="External"/><Relationship Id="rId165" Type="http://schemas.openxmlformats.org/officeDocument/2006/relationships/hyperlink" Target="https://doi.org/10.1111/csp2.239" TargetMode="External"/><Relationship Id="rId186" Type="http://schemas.openxmlformats.org/officeDocument/2006/relationships/hyperlink" Target="https://doi.org/10.1111/biom.12766" TargetMode="External"/><Relationship Id="rId351" Type="http://schemas.openxmlformats.org/officeDocument/2006/relationships/hyperlink" Target="https://doi.org/10.1017/S1367943004001441" TargetMode="External"/><Relationship Id="rId372" Type="http://schemas.openxmlformats.org/officeDocument/2006/relationships/header" Target="header11.xml"/><Relationship Id="rId211" Type="http://schemas.openxmlformats.org/officeDocument/2006/relationships/hyperlink" Target="https://doi.org/10.1111/j.2041-210X.2010.00017.x" TargetMode="External"/><Relationship Id="rId232" Type="http://schemas.openxmlformats.org/officeDocument/2006/relationships/hyperlink" Target="https://doi.org/10.1644/06-MAMM-A-424R.1" TargetMode="External"/><Relationship Id="rId253" Type="http://schemas.openxmlformats.org/officeDocument/2006/relationships/hyperlink" Target="https://doi.org/10.1111/j.1744-7429.2007.00341.x" TargetMode="External"/><Relationship Id="rId274" Type="http://schemas.openxmlformats.org/officeDocument/2006/relationships/hyperlink" Target="https://doi.org/10.1111/2041-210x.1350" TargetMode="External"/><Relationship Id="rId295" Type="http://schemas.openxmlformats.org/officeDocument/2006/relationships/hyperlink" Target="about:blank" TargetMode="External"/><Relationship Id="rId309" Type="http://schemas.openxmlformats.org/officeDocument/2006/relationships/hyperlink" Target="https://doi.org/10.1890/0012-9658(2003)084%5b0777:EAFRPA%5d2.0.CO;2" TargetMode="External"/><Relationship Id="rId27" Type="http://schemas.openxmlformats.org/officeDocument/2006/relationships/footer" Target="footer4.xml"/><Relationship Id="rId48" Type="http://schemas.openxmlformats.org/officeDocument/2006/relationships/hyperlink" Target="https://ab-rcsc.github.io/RCSC-WildCAM_Remote-Camera-Survey-Guidelines-and-Metadata-Standards/2_metadata-standards/2_0.1_Citation-and-Info.html" TargetMode="External"/><Relationship Id="rId69" Type="http://schemas.openxmlformats.org/officeDocument/2006/relationships/hyperlink" Target="https://www.alberta.ca/proponent-led-indigenous-consultations.aspx" TargetMode="External"/><Relationship Id="rId113" Type="http://schemas.openxmlformats.org/officeDocument/2006/relationships/hyperlink" Target="http://saul.cpsc.ucalgary.ca/timelapse/" TargetMode="External"/><Relationship Id="rId134" Type="http://schemas.openxmlformats.org/officeDocument/2006/relationships/hyperlink" Target="https://github.com/WildCoLab/WildCo_Face_Blur" TargetMode="External"/><Relationship Id="rId320" Type="http://schemas.openxmlformats.org/officeDocument/2006/relationships/hyperlink" Target="https://doi.org/10.1002/rse2.85" TargetMode="External"/><Relationship Id="rId80" Type="http://schemas.openxmlformats.org/officeDocument/2006/relationships/hyperlink" Target="https://www2.gov.bc.ca/assets/gov/environment/natural-resource-stewardship/nr-laws-policy/risc/wcmp_v1.pdf" TargetMode="External"/><Relationship Id="rId155" Type="http://schemas.openxmlformats.org/officeDocument/2006/relationships/hyperlink" Target="https://doi.org/10.1002/jwmg.453" TargetMode="External"/><Relationship Id="rId176" Type="http://schemas.openxmlformats.org/officeDocument/2006/relationships/hyperlink" Target="https://doi.org/10.1111/2041-210x.12333" TargetMode="External"/><Relationship Id="rId197" Type="http://schemas.openxmlformats.org/officeDocument/2006/relationships/hyperlink" Target="https://doi.org/10.7554/eLife.74756" TargetMode="External"/><Relationship Id="rId341" Type="http://schemas.openxmlformats.org/officeDocument/2006/relationships/hyperlink" Target="https://doi.org/10.1111/j.1469-1795.2008.00169.x" TargetMode="External"/><Relationship Id="rId362" Type="http://schemas.openxmlformats.org/officeDocument/2006/relationships/hyperlink" Target="https://ualbertaca-my.sharepoint.com/personal/cjsteven_ualberta_ca/Documents/RCSC_RC-Survey-Guidelines_AB-Metadata-Standards/mods_ste" TargetMode="External"/><Relationship Id="rId383" Type="http://schemas.openxmlformats.org/officeDocument/2006/relationships/header" Target="header18.xml"/><Relationship Id="rId201" Type="http://schemas.openxmlformats.org/officeDocument/2006/relationships/hyperlink" Target="https://doi.org/10.1111/cobi.13517" TargetMode="External"/><Relationship Id="rId222" Type="http://schemas.openxmlformats.org/officeDocument/2006/relationships/hyperlink" Target="https://doi.org/https://doi.org/10.1016/0022-5193(69)90002-2" TargetMode="External"/><Relationship Id="rId243" Type="http://schemas.openxmlformats.org/officeDocument/2006/relationships/hyperlink" Target="https://doi.org/10.1890/ES14-00522.1" TargetMode="External"/><Relationship Id="rId264" Type="http://schemas.openxmlformats.org/officeDocument/2006/relationships/hyperlink" Target="https://doi.org/10.1002/ecs2.2331" TargetMode="External"/><Relationship Id="rId285" Type="http://schemas.openxmlformats.org/officeDocument/2006/relationships/hyperlink" Target="https://doi.org/10.1111/2041-210x.12499"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image" Target="media/image4.png"/><Relationship Id="rId103" Type="http://schemas.openxmlformats.org/officeDocument/2006/relationships/hyperlink" Target="https://github.com/WildCoLab/WildCo_Image_Renamer" TargetMode="External"/><Relationship Id="rId124" Type="http://schemas.openxmlformats.org/officeDocument/2006/relationships/hyperlink" Target="https://emammal.si.edu/" TargetMode="External"/><Relationship Id="rId310" Type="http://schemas.openxmlformats.org/officeDocument/2006/relationships/hyperlink" Target="https://doi.org/10.1111/j.1365-2664.2008.01578.x" TargetMode="External"/><Relationship Id="rId70" Type="http://schemas.openxmlformats.org/officeDocument/2006/relationships/hyperlink" Target="https://www.alberta.ca/proponent-led-indigenous-consultations.aspx" TargetMode="External"/><Relationship Id="rId91" Type="http://schemas.openxmlformats.org/officeDocument/2006/relationships/hyperlink" Target="https://www.alberta.ca/fisheries-and-wildlife-management-information-system-overview.aspx" TargetMode="External"/><Relationship Id="rId145" Type="http://schemas.openxmlformats.org/officeDocument/2006/relationships/hyperlink" Target="https://doi.org/10.1111/acv.12214" TargetMode="External"/><Relationship Id="rId166" Type="http://schemas.openxmlformats.org/officeDocument/2006/relationships/hyperlink" Target="https://doi.org/10.1017/S1367943001001081" TargetMode="External"/><Relationship Id="rId187" Type="http://schemas.openxmlformats.org/officeDocument/2006/relationships/hyperlink" Target="https://doi.org/10.1007/s10531-011-0110-4" TargetMode="External"/><Relationship Id="rId331" Type="http://schemas.openxmlformats.org/officeDocument/2006/relationships/hyperlink" Target="http://parkscanadahistory.com/wildlife/steenweg-2015.pdf" TargetMode="External"/><Relationship Id="rId352" Type="http://schemas.openxmlformats.org/officeDocument/2006/relationships/hyperlink" Target="https://doi.or/10.1002/rse2.20" TargetMode="External"/><Relationship Id="rId373" Type="http://schemas.openxmlformats.org/officeDocument/2006/relationships/hyperlink" Target="https://ab-rcsc.github.io/RCSC-WildCAM_Remote-Camera-Survey-Guidelines-and-Metadata-Standards/2_metadata-standards/2_0.1_Citation-and-Info.html" TargetMode="External"/><Relationship Id="rId1" Type="http://schemas.openxmlformats.org/officeDocument/2006/relationships/customXml" Target="../customXml/item1.xml"/><Relationship Id="rId212" Type="http://schemas.openxmlformats.org/officeDocument/2006/relationships/hyperlink" Target="https://www.crewes.org/Documents/ResearchReports/2008/2008-15.pdf" TargetMode="External"/><Relationship Id="rId233" Type="http://schemas.openxmlformats.org/officeDocument/2006/relationships/hyperlink" Target="https://esajournals.onlinelibrary.wiley.com/doi/10.1002/fee.2358" TargetMode="External"/><Relationship Id="rId254" Type="http://schemas.openxmlformats.org/officeDocument/2006/relationships/hyperlink" Target="https://doi.org/10.1111/j.1461-0248.2005.00826.x" TargetMode="External"/><Relationship Id="rId28" Type="http://schemas.openxmlformats.org/officeDocument/2006/relationships/hyperlink" Target="https://wildcams.ca/about-us/" TargetMode="External"/><Relationship Id="rId49" Type="http://schemas.openxmlformats.org/officeDocument/2006/relationships/hyperlink" Target="https://www2.gov.bc.ca/assets/gov/environment/natural-resource-stewardship/nr-laws-policy/risc/wcmp_v1.pdf" TargetMode="External"/><Relationship Id="rId114" Type="http://schemas.openxmlformats.org/officeDocument/2006/relationships/hyperlink" Target="https://www.wildtrax.ca/home" TargetMode="External"/><Relationship Id="rId275" Type="http://schemas.openxmlformats.org/officeDocument/2006/relationships/hyperlink" Target="https://www.researchgate.net/publication/228541823_A_camera_trapping_and_radio_telemetry_study_of_lowland_tapir_Tapirus_terrestris_in_Bolivian_dry_forests" TargetMode="External"/><Relationship Id="rId296" Type="http://schemas.openxmlformats.org/officeDocument/2006/relationships/hyperlink" Target="https://doi.org/10.1644/13-mamm-a-126" TargetMode="External"/><Relationship Id="rId300" Type="http://schemas.openxmlformats.org/officeDocument/2006/relationships/hyperlink" Target="https://doi.org/10.4404/hystrix-24.2-6316" TargetMode="External"/><Relationship Id="rId60" Type="http://schemas.openxmlformats.org/officeDocument/2006/relationships/hyperlink" Target="https://www.trailcampro.com/collections/trail-camera-reviews" TargetMode="External"/><Relationship Id="rId81" Type="http://schemas.openxmlformats.org/officeDocument/2006/relationships/hyperlink" Target="https://ab-rcsc.github.io/RCSC-WildCAM_Remote-Camera-Survey-Guidelines-and-Metadata-Standards/2_metadata-standards/2_0.1_Citation-and-Info.html" TargetMode="External"/><Relationship Id="rId135" Type="http://schemas.openxmlformats.org/officeDocument/2006/relationships/hyperlink" Target="https://www.wildlabs.net/event/how-do-i-get-started-megadetector" TargetMode="External"/><Relationship Id="rId156" Type="http://schemas.openxmlformats.org/officeDocument/2006/relationships/hyperlink" Target="https://doi.org/10.1111/2041-210x.13185" TargetMode="External"/><Relationship Id="rId177" Type="http://schemas.openxmlformats.org/officeDocument/2006/relationships/hyperlink" Target="https://doi.org/10.1111/j.1469-7998.2008.00452.x" TargetMode="External"/><Relationship Id="rId198" Type="http://schemas.openxmlformats.org/officeDocument/2006/relationships/hyperlink" Target="https://doi.org/10.1016/j.biocon.2016.10.019" TargetMode="External"/><Relationship Id="rId321" Type="http://schemas.openxmlformats.org/officeDocument/2006/relationships/hyperlink" Target="https://doi.org/10.1111/aje.12557" TargetMode="External"/><Relationship Id="rId342" Type="http://schemas.openxmlformats.org/officeDocument/2006/relationships/hyperlink" Target="https://doi.org/10.1016/j.biocon.2012.12.009" TargetMode="External"/><Relationship Id="rId363" Type="http://schemas.openxmlformats.org/officeDocument/2006/relationships/header" Target="header4.xml"/><Relationship Id="rId384" Type="http://schemas.openxmlformats.org/officeDocument/2006/relationships/image" Target="media/image8.jpg"/><Relationship Id="rId202" Type="http://schemas.openxmlformats.org/officeDocument/2006/relationships/hyperlink" Target="https://nesplandscapes.edu.au/wp-content/uploads/2015/10/5.2.4_a_guide_to_use_of_remote_cameras_for_wildlife_surveys_final_web2.pdf" TargetMode="External"/><Relationship Id="rId223" Type="http://schemas.openxmlformats.org/officeDocument/2006/relationships/hyperlink" Target="https://doi.org/10.48550/arXiv.2202.04613" TargetMode="External"/><Relationship Id="rId244" Type="http://schemas.openxmlformats.org/officeDocument/2006/relationships/hyperlink" Target="https://doi.org/10.1111/1365-2664.12883" TargetMode="External"/><Relationship Id="rId18" Type="http://schemas.openxmlformats.org/officeDocument/2006/relationships/header" Target="header2.xml"/><Relationship Id="rId39" Type="http://schemas.openxmlformats.org/officeDocument/2006/relationships/hyperlink" Target="https://wildcams.ca/library/other-organizations-protocols/" TargetMode="External"/><Relationship Id="rId265" Type="http://schemas.openxmlformats.org/officeDocument/2006/relationships/hyperlink" Target="https://doi.org/10.1071/wr19004" TargetMode="External"/><Relationship Id="rId286" Type="http://schemas.openxmlformats.org/officeDocument/2006/relationships/hyperlink" Target="https://doi.org/10.1111/1365-2664.13913" TargetMode="External"/><Relationship Id="rId50" Type="http://schemas.openxmlformats.org/officeDocument/2006/relationships/hyperlink" Target="https://ab-rcsc.github.io/RCSC-WildCAM_Remote-Camera-Survey-Guidelines-and-Metadata-Standards/2_metadata-standards/2_0.1_Citation-and-Info.html" TargetMode="External"/><Relationship Id="rId104" Type="http://schemas.openxmlformats.org/officeDocument/2006/relationships/hyperlink" Target="https://ab-rcsc.github.io/RCSC-WildCAM_Remote-Camera-Survey-Guidelines-and-Metadata-Standards/2_metadata-standards/2_0.1_Citation-and-Info.html" TargetMode="External"/><Relationship Id="rId125" Type="http://schemas.openxmlformats.org/officeDocument/2006/relationships/hyperlink" Target="https://www.wildlifeinsights.org/" TargetMode="External"/><Relationship Id="rId146" Type="http://schemas.openxmlformats.org/officeDocument/2006/relationships/hyperlink" Target="https://doi.org/10.1111/aje.12563" TargetMode="External"/><Relationship Id="rId167" Type="http://schemas.openxmlformats.org/officeDocument/2006/relationships/hyperlink" Target="https://doi.org/10.1214/12-aoas610" TargetMode="External"/><Relationship Id="rId188" Type="http://schemas.openxmlformats.org/officeDocument/2006/relationships/hyperlink" Target="https://doi.org/10.1007/s00265-016-2162-7" TargetMode="External"/><Relationship Id="rId311" Type="http://schemas.openxmlformats.org/officeDocument/2006/relationships/hyperlink" Target="https://doi.org/10.1890/07-0601.1" TargetMode="External"/><Relationship Id="rId332" Type="http://schemas.openxmlformats.org/officeDocument/2006/relationships/hyperlink" Target="https://doi.org/10.1093/jmammal/gyy175" TargetMode="External"/><Relationship Id="rId353" Type="http://schemas.openxmlformats.org/officeDocument/2006/relationships/hyperlink" Target="https://doi.org/10.1002/wsb.425" TargetMode="External"/><Relationship Id="rId374" Type="http://schemas.openxmlformats.org/officeDocument/2006/relationships/header" Target="header12.xml"/><Relationship Id="rId71" Type="http://schemas.openxmlformats.org/officeDocument/2006/relationships/hyperlink" Target="https://www.alberta.ca/lat-overview.aspx" TargetMode="External"/><Relationship Id="rId92" Type="http://schemas.openxmlformats.org/officeDocument/2006/relationships/hyperlink" Target="https://ab-rcsc.github.io/RCSC-WildCAM_Remote-Camera-Survey-Guidelines-and-Metadata-Standards/2_metadata-standards/2_0.1_Citation-and-Info.html" TargetMode="External"/><Relationship Id="rId213" Type="http://schemas.openxmlformats.org/officeDocument/2006/relationships/hyperlink" Target="https://doi.org/10.7717/peerj.4794" TargetMode="External"/><Relationship Id="rId234" Type="http://schemas.openxmlformats.org/officeDocument/2006/relationships/hyperlink" Target="https://doi.org/10.1111/1365-2656.12960" TargetMode="External"/><Relationship Id="rId2" Type="http://schemas.openxmlformats.org/officeDocument/2006/relationships/customXml" Target="../customXml/item2.xml"/><Relationship Id="rId29" Type="http://schemas.openxmlformats.org/officeDocument/2006/relationships/hyperlink" Target="https://ualbertaca-my.sharepoint.com/personal/cjsteven_ualberta_ca/Documents/Adapted" TargetMode="External"/><Relationship Id="rId255" Type="http://schemas.openxmlformats.org/officeDocument/2006/relationships/hyperlink" Target="https://doi.org/10.1111/j.1541-0420.2008.01047.x" TargetMode="External"/><Relationship Id="rId276" Type="http://schemas.openxmlformats.org/officeDocument/2006/relationships/hyperlink" Target="https://doi.org/10.1111/j.1469-1795.2012.00545.x" TargetMode="External"/><Relationship Id="rId297" Type="http://schemas.openxmlformats.org/officeDocument/2006/relationships/hyperlink" Target="https://doi.org/10.1198/jabes.2009.08038" TargetMode="External"/><Relationship Id="rId40" Type="http://schemas.openxmlformats.org/officeDocument/2006/relationships/hyperlink" Target="https://www2.gov.bc.ca/gov/content/environment/natural-resource-stewardship/laws-policies-standards-guidance/inventory-standards/terrestrial-ecosystems-biodiversity"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bookdown.org/c_w_beirne/wildCo-Data-Analysis/" TargetMode="External"/><Relationship Id="rId157" Type="http://schemas.openxmlformats.org/officeDocument/2006/relationships/hyperlink" Target="https://doi.org/10.2307/3001850" TargetMode="External"/><Relationship Id="rId178" Type="http://schemas.openxmlformats.org/officeDocument/2006/relationships/hyperlink" Target="https://doi.org/10.7939/R3Q815805" TargetMode="External"/><Relationship Id="rId301" Type="http://schemas.openxmlformats.org/officeDocument/2006/relationships/hyperlink" Target="https://doi.org/10.1111/j.1469-1795.2008.00180.x" TargetMode="External"/><Relationship Id="rId322" Type="http://schemas.openxmlformats.org/officeDocument/2006/relationships/hyperlink" Target="https://doi.org/10.1016/j.biocon.2010.12.011" TargetMode="External"/><Relationship Id="rId343" Type="http://schemas.openxmlformats.org/officeDocument/2006/relationships/hyperlink" Target="https://doi.org/10.1002/ecs2.4165" TargetMode="External"/><Relationship Id="rId364" Type="http://schemas.openxmlformats.org/officeDocument/2006/relationships/header" Target="header5.xml"/><Relationship Id="rId61" Type="http://schemas.openxmlformats.org/officeDocument/2006/relationships/hyperlink" Target="https://www.mammalweb.org/images/schools/Camera-trap-buying-guide.pdf" TargetMode="External"/><Relationship Id="rId82" Type="http://schemas.openxmlformats.org/officeDocument/2006/relationships/hyperlink" Target="https://www2.gov.bc.ca/assets/gov/environment/natural-resource-stewardship/nr-laws-policy/risc/wcmp_v1.pdf" TargetMode="External"/><Relationship Id="rId199" Type="http://schemas.openxmlformats.org/officeDocument/2006/relationships/hyperlink" Target="https://doi.org/10.2111/1551-5028(2007)60%5b350:GEISAA%5d2.0.CO;2" TargetMode="External"/><Relationship Id="rId203" Type="http://schemas.openxmlformats.org/officeDocument/2006/relationships/hyperlink" Target="https://doi.org/10.1371/journal.pone.0067940" TargetMode="External"/><Relationship Id="rId385" Type="http://schemas.openxmlformats.org/officeDocument/2006/relationships/header" Target="header19.xml"/><Relationship Id="rId19" Type="http://schemas.openxmlformats.org/officeDocument/2006/relationships/footer" Target="footer1.xml"/><Relationship Id="rId224" Type="http://schemas.openxmlformats.org/officeDocument/2006/relationships/hyperlink" Target="https://doi.org/10.11647/obp.0267.07" TargetMode="External"/><Relationship Id="rId245" Type="http://schemas.openxmlformats.org/officeDocument/2006/relationships/hyperlink" Target="https://doi.org/10.1002/wsb.161" TargetMode="External"/><Relationship Id="rId266" Type="http://schemas.openxmlformats.org/officeDocument/2006/relationships/hyperlink" Target="https://doi.org/10.1007/s10980-021-01283-x" TargetMode="External"/><Relationship Id="rId287" Type="http://schemas.openxmlformats.org/officeDocument/2006/relationships/hyperlink" Target="https://doi.org/10.1111/jzo.12945" TargetMode="External"/><Relationship Id="rId30" Type="http://schemas.openxmlformats.org/officeDocument/2006/relationships/hyperlink" Target="https://wildcams.ca/library/camera-trapping-papers-directory/" TargetMode="External"/><Relationship Id="rId105" Type="http://schemas.openxmlformats.org/officeDocument/2006/relationships/hyperlink" Target="https://www2.gov.bc.ca/assets/gov/environment/natural-resource-stewardship/nr-laws-policy/risc/wcmp_v1.pdf" TargetMode="External"/><Relationship Id="rId126" Type="http://schemas.openxmlformats.org/officeDocument/2006/relationships/hyperlink" Target="https://wildcams.ca/library/camera-trap-software-and-data-management/" TargetMode="External"/><Relationship Id="rId147" Type="http://schemas.openxmlformats.org/officeDocument/2006/relationships/hyperlink" Target="https://doi.org/10.2307/3809524" TargetMode="External"/><Relationship Id="rId168" Type="http://schemas.openxmlformats.org/officeDocument/2006/relationships/hyperlink" Target="https://doi.org/10.1002/ecs2.3748" TargetMode="External"/><Relationship Id="rId312" Type="http://schemas.openxmlformats.org/officeDocument/2006/relationships/hyperlink" Target="https://doi.org/10.1016/j.foreco.2012.01.013" TargetMode="External"/><Relationship Id="rId333" Type="http://schemas.openxmlformats.org/officeDocument/2006/relationships/hyperlink" Target="https://doi.org/10.1071/WR15083" TargetMode="External"/><Relationship Id="rId354" Type="http://schemas.openxmlformats.org/officeDocument/2006/relationships/hyperlink" Target="https://doi.org/10.1111/1365-2664.12954"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www.alberta.ca/lat-overview.aspx" TargetMode="External"/><Relationship Id="rId93" Type="http://schemas.openxmlformats.org/officeDocument/2006/relationships/hyperlink" Target="https://www2.gov.bc.ca/assets/gov/environment/natural-resource-stewardship/nr-laws-policy/risc/wcmp_v1.pdf" TargetMode="External"/><Relationship Id="rId189" Type="http://schemas.openxmlformats.org/officeDocument/2006/relationships/hyperlink" Target="https://doi.org/10.1016/j.gecco.2022.e02104" TargetMode="External"/><Relationship Id="rId375" Type="http://schemas.openxmlformats.org/officeDocument/2006/relationships/header" Target="header13.xml"/><Relationship Id="rId3" Type="http://schemas.openxmlformats.org/officeDocument/2006/relationships/customXml" Target="../customXml/item3.xml"/><Relationship Id="rId214" Type="http://schemas.openxmlformats.org/officeDocument/2006/relationships/hyperlink" Target="https://doi.org/https://doi.org/10.1002/bimj.4710360505" TargetMode="External"/><Relationship Id="rId235" Type="http://schemas.openxmlformats.org/officeDocument/2006/relationships/hyperlink" Target="https://www.jstor.org/stable/41417102" TargetMode="External"/><Relationship Id="rId256" Type="http://schemas.openxmlformats.org/officeDocument/2006/relationships/hyperlink" Target="http://dx.doi.org/10.1007/978-1-4899-3242-6" TargetMode="External"/><Relationship Id="rId277" Type="http://schemas.openxmlformats.org/officeDocument/2006/relationships/hyperlink" Target="https://doi.org/10.1111/j.1365-2664.2009.01758.x" TargetMode="External"/><Relationship Id="rId298" Type="http://schemas.openxmlformats.org/officeDocument/2006/relationships/hyperlink" Target="https://doi.org/10.1002/wsb.1055" TargetMode="External"/><Relationship Id="rId116" Type="http://schemas.openxmlformats.org/officeDocument/2006/relationships/hyperlink" Target="https://www.wildtrax.ca/home" TargetMode="External"/><Relationship Id="rId137" Type="http://schemas.openxmlformats.org/officeDocument/2006/relationships/hyperlink" Target="https://www.youtube.com/watch?v=VadXgBMhiTY" TargetMode="External"/><Relationship Id="rId158" Type="http://schemas.openxmlformats.org/officeDocument/2006/relationships/hyperlink" Target="https://doi.org/10.1111/j.1541-0420.2007.00927.x" TargetMode="External"/><Relationship Id="rId302" Type="http://schemas.openxmlformats.org/officeDocument/2006/relationships/hyperlink" Target="https://doi.org/10.1111/j.2041-210X.2011.00094.x" TargetMode="External"/><Relationship Id="rId323" Type="http://schemas.openxmlformats.org/officeDocument/2006/relationships/hyperlink" Target="https://doi.org/10.1371/journal.pone.0034575" TargetMode="External"/><Relationship Id="rId344" Type="http://schemas.openxmlformats.org/officeDocument/2006/relationships/hyperlink" Target="https://journals.plos.org/plosone/article?id=10.1371/journal.pone.0234494"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image" Target="media/image5.png"/><Relationship Id="rId83" Type="http://schemas.openxmlformats.org/officeDocument/2006/relationships/hyperlink" Target="https://www.alberta.ca/wildlife-loadforms.aspx" TargetMode="External"/><Relationship Id="rId179" Type="http://schemas.openxmlformats.org/officeDocument/2006/relationships/hyperlink" Target="https://doi.org/10.7939/R3Q815805" TargetMode="External"/><Relationship Id="rId365" Type="http://schemas.openxmlformats.org/officeDocument/2006/relationships/hyperlink" Target="file:///C:\Users\cassi\Downloads\mods_ste" TargetMode="External"/><Relationship Id="rId386" Type="http://schemas.openxmlformats.org/officeDocument/2006/relationships/header" Target="header20.xml"/><Relationship Id="rId190" Type="http://schemas.openxmlformats.org/officeDocument/2006/relationships/hyperlink" Target="https://doi.org/10.1007/s13364-020-00478-y" TargetMode="External"/><Relationship Id="rId204" Type="http://schemas.openxmlformats.org/officeDocument/2006/relationships/hyperlink" Target="https://www.alberta.ca/proponent-led-indigenous-consultations.aspx" TargetMode="External"/><Relationship Id="rId225" Type="http://schemas.openxmlformats.org/officeDocument/2006/relationships/hyperlink" Target="https://doi.org/10.1016/0006-3207(94)00057-W" TargetMode="External"/><Relationship Id="rId246" Type="http://schemas.openxmlformats.org/officeDocument/2006/relationships/hyperlink" Target="https://doi.org/10.1002/eap.2388" TargetMode="External"/><Relationship Id="rId267" Type="http://schemas.openxmlformats.org/officeDocument/2006/relationships/hyperlink" Target="https://doi.org/10.1016/j.gecco.2022.e02058" TargetMode="External"/><Relationship Id="rId288" Type="http://schemas.openxmlformats.org/officeDocument/2006/relationships/hyperlink" Target="https://onlinelibrary.wiley.com/doi/abs/10.1111/aje.12566"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github.com/microsoft/CameraTraps/blob/main/megadetector.md" TargetMode="External"/><Relationship Id="rId313" Type="http://schemas.openxmlformats.org/officeDocument/2006/relationships/hyperlink" Target="https://www.gwern.net/docs/cat/biology/2008-schlexer.pdf" TargetMode="External"/><Relationship Id="rId10" Type="http://schemas.openxmlformats.org/officeDocument/2006/relationships/footnotes" Target="footnotes.xml"/><Relationship Id="rId31" Type="http://schemas.openxmlformats.org/officeDocument/2006/relationships/hyperlink" Target="https://wildcams.ca/library/camera-trapping-papers-directory/" TargetMode="External"/><Relationship Id="rId52" Type="http://schemas.openxmlformats.org/officeDocument/2006/relationships/hyperlink" Target="https://wildcams.ca/library/camera-trapping-papers-directory/" TargetMode="External"/><Relationship Id="rId73" Type="http://schemas.openxmlformats.org/officeDocument/2006/relationships/image" Target="media/image6.png"/><Relationship Id="rId94" Type="http://schemas.openxmlformats.org/officeDocument/2006/relationships/hyperlink" Target="http://www.wildtrax.ca" TargetMode="External"/><Relationship Id="rId148" Type="http://schemas.openxmlformats.org/officeDocument/2006/relationships/hyperlink" Target="https://doi.org/10.1214/17AOAS1091" TargetMode="External"/><Relationship Id="rId169" Type="http://schemas.openxmlformats.org/officeDocument/2006/relationships/hyperlink" Target="https://doi.org/10.1038/sj.bjc.6601118" TargetMode="External"/><Relationship Id="rId334" Type="http://schemas.openxmlformats.org/officeDocument/2006/relationships/hyperlink" Target="https://doi.org/10.1002/rse2.222" TargetMode="External"/><Relationship Id="rId355" Type="http://schemas.openxmlformats.org/officeDocument/2006/relationships/hyperlink" Target="https://wildcams.ca/site/assets/files/1390/wildcam_network_camera_trapping_best_practices_literature_synthesis.pdf" TargetMode="External"/><Relationship Id="rId376" Type="http://schemas.openxmlformats.org/officeDocument/2006/relationships/footer" Target="footer6.xml"/><Relationship Id="rId4" Type="http://schemas.openxmlformats.org/officeDocument/2006/relationships/customXml" Target="../customXml/item4.xml"/><Relationship Id="rId180" Type="http://schemas.openxmlformats.org/officeDocument/2006/relationships/hyperlink" Target="https://www.academia.edu/23421255/Comparison_of_occupancy_modeling_and_radiotelemetry_to_estimate_ungulate_population_dynamics" TargetMode="External"/><Relationship Id="rId215" Type="http://schemas.openxmlformats.org/officeDocument/2006/relationships/hyperlink" Target="https://www.abmi.ca/home/publications/501-550/516" TargetMode="External"/><Relationship Id="rId236" Type="http://schemas.openxmlformats.org/officeDocument/2006/relationships/hyperlink" Target="https://www.pangolinsg.org/wp-content/uploads/sites/4/2018/06/Kitamura-et-al._2010_Mammal-diversity-in-small-forest-of-Southern-Thailand.pdf" TargetMode="External"/><Relationship Id="rId257" Type="http://schemas.openxmlformats.org/officeDocument/2006/relationships/hyperlink" Target="https://doi.org/10.1007/s10980-015-0262-9" TargetMode="External"/><Relationship Id="rId278" Type="http://schemas.openxmlformats.org/officeDocument/2006/relationships/hyperlink" Target="https://doi.org/10.1017/s1367943003003172" TargetMode="External"/><Relationship Id="rId303" Type="http://schemas.openxmlformats.org/officeDocument/2006/relationships/hyperlink" Target="https://doi.org/10.1111/j.1365-2664.2008.01473.x"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ab-rcsc.github.io/RCSC-WildCAM_Remote-Camera-Survey-Guidelines-and-Metadata-Standards/2_metadata-standards/2_0.1_Citation-and-Info.html" TargetMode="External"/><Relationship Id="rId138" Type="http://schemas.openxmlformats.org/officeDocument/2006/relationships/hyperlink" Target="https://www.stats.otago.ac.nz/secrdesignapp/" TargetMode="External"/><Relationship Id="rId345" Type="http://schemas.openxmlformats.org/officeDocument/2006/relationships/hyperlink" Target="https://doi.org/10.1111/2041-210X.14044" TargetMode="External"/><Relationship Id="rId387" Type="http://schemas.openxmlformats.org/officeDocument/2006/relationships/fontTable" Target="fontTable.xml"/><Relationship Id="rId191" Type="http://schemas.openxmlformats.org/officeDocument/2006/relationships/hyperlink" Target="https://doi.org/0.13140/RG.2.1.3944.3680" TargetMode="External"/><Relationship Id="rId205" Type="http://schemas.openxmlformats.org/officeDocument/2006/relationships/hyperlink" Target="https://www.alberta.ca/lat-overview.aspx" TargetMode="External"/><Relationship Id="rId247" Type="http://schemas.openxmlformats.org/officeDocument/2006/relationships/hyperlink" Target="https://doi.org/10.1111/2041-210X.12339"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doi.org/10.1890/0012-9615(2003)073%5b0001:Smdeaf%5d2.0.Co;2" TargetMode="External"/><Relationship Id="rId11" Type="http://schemas.openxmlformats.org/officeDocument/2006/relationships/endnotes" Target="endnotes.xml"/><Relationship Id="rId53" Type="http://schemas.openxmlformats.org/officeDocument/2006/relationships/image" Target="media/image1.jpg"/><Relationship Id="rId149" Type="http://schemas.openxmlformats.org/officeDocument/2006/relationships/hyperlink" Target="https://doi.org/10.1002/ecs2.2627" TargetMode="External"/><Relationship Id="rId314" Type="http://schemas.openxmlformats.org/officeDocument/2006/relationships/hyperlink" Target="https://doi.org/10.1007/978-3-030-33157-3_15" TargetMode="External"/><Relationship Id="rId356" Type="http://schemas.openxmlformats.org/officeDocument/2006/relationships/hyperlink" Target="https://github.com/WildCoLab/WildCo_Image_Renamer" TargetMode="External"/><Relationship Id="rId95" Type="http://schemas.openxmlformats.org/officeDocument/2006/relationships/hyperlink" Target="https://emammal.si.edu/" TargetMode="External"/><Relationship Id="rId160" Type="http://schemas.openxmlformats.org/officeDocument/2006/relationships/hyperlink" Target="https://doi.org/10.1111/j.1365-2028.2007.00881.x" TargetMode="External"/><Relationship Id="rId216" Type="http://schemas.openxmlformats.org/officeDocument/2006/relationships/hyperlink" Target="https://doi.org/10.2307/1942661" TargetMode="External"/><Relationship Id="rId258" Type="http://schemas.openxmlformats.org/officeDocument/2006/relationships/hyperlink" Target="https://doi.org/10.1002/rse2.28" TargetMode="External"/><Relationship Id="rId22" Type="http://schemas.openxmlformats.org/officeDocument/2006/relationships/footer" Target="footer3.xml"/><Relationship Id="rId64" Type="http://schemas.openxmlformats.org/officeDocument/2006/relationships/hyperlink" Target="https://www.biorxiv.org/content/10.1101/2020.01.30.926618v1.abstract" TargetMode="External"/><Relationship Id="rId118" Type="http://schemas.openxmlformats.org/officeDocument/2006/relationships/hyperlink" Target="https://github.com/microsoft/CameraTraps/blob/main/megadetector.md" TargetMode="External"/><Relationship Id="rId325" Type="http://schemas.openxmlformats.org/officeDocument/2006/relationships/hyperlink" Target="https://doi.org/10.1890/12-1256.1" TargetMode="External"/><Relationship Id="rId367" Type="http://schemas.openxmlformats.org/officeDocument/2006/relationships/header" Target="header7.xml"/><Relationship Id="rId171" Type="http://schemas.openxmlformats.org/officeDocument/2006/relationships/hyperlink" Target="https://doi.org/10.13140/RG.2.2.18364.72320" TargetMode="External"/><Relationship Id="rId227" Type="http://schemas.openxmlformats.org/officeDocument/2006/relationships/hyperlink" Target="https://doi.org/10.1890/0012-9658(1998)079%5b2852:EOTDII%5d2.0.CO;2" TargetMode="External"/><Relationship Id="rId269" Type="http://schemas.openxmlformats.org/officeDocument/2006/relationships/hyperlink" Target="https://doi.org/10.1016/0304-4076(86)90002-3" TargetMode="External"/><Relationship Id="rId33" Type="http://schemas.openxmlformats.org/officeDocument/2006/relationships/hyperlink" Target="https://www2.gov.bc.ca/assets/gov/environment/natural-resource-stewardship/nr-laws-policy/risc/wcmp_v1.pdf" TargetMode="External"/><Relationship Id="rId129" Type="http://schemas.openxmlformats.org/officeDocument/2006/relationships/hyperlink" Target="https://www.wildtrax.ca/home.html" TargetMode="External"/><Relationship Id="rId280" Type="http://schemas.openxmlformats.org/officeDocument/2006/relationships/hyperlink" Target="https://citeseerx.ist.psu.edu/viewdoc/download?doi=10.1.1.538.8335&amp;rep=rep1&amp;type=pdf" TargetMode="External"/><Relationship Id="rId336" Type="http://schemas.openxmlformats.org/officeDocument/2006/relationships/hyperlink" Target="https://doi.org/10.1371/journal.pone.0088025" TargetMode="External"/><Relationship Id="rId75" Type="http://schemas.openxmlformats.org/officeDocument/2006/relationships/hyperlink" Target="https://five.epicollect.net/" TargetMode="External"/><Relationship Id="rId140" Type="http://schemas.openxmlformats.org/officeDocument/2006/relationships/hyperlink" Target="https://doi.org/10.1017/s0376892919000298" TargetMode="External"/><Relationship Id="rId182" Type="http://schemas.openxmlformats.org/officeDocument/2006/relationships/hyperlink" Target="https://www.otago.ac.nz/density/pdfs/secr-markresight.pdf" TargetMode="External"/><Relationship Id="rId378" Type="http://schemas.openxmlformats.org/officeDocument/2006/relationships/header" Target="header15.xml"/><Relationship Id="rId6" Type="http://schemas.openxmlformats.org/officeDocument/2006/relationships/numbering" Target="numbering.xml"/><Relationship Id="rId238" Type="http://schemas.openxmlformats.org/officeDocument/2006/relationships/hyperlink" Target="https://doi.org/10.1111/csp2.165" TargetMode="External"/><Relationship Id="rId291" Type="http://schemas.openxmlformats.org/officeDocument/2006/relationships/hyperlink" Target="https://doi.org/10.1644/11-mamm-s-177.1" TargetMode="External"/><Relationship Id="rId305" Type="http://schemas.openxmlformats.org/officeDocument/2006/relationships/hyperlink" Target="https://doi.org/10.1111/2041-210x.12278" TargetMode="External"/><Relationship Id="rId347" Type="http://schemas.openxmlformats.org/officeDocument/2006/relationships/hyperlink" Target="https://doi.org/10.1016/j.gecco.2020.e01212" TargetMode="External"/><Relationship Id="rId44" Type="http://schemas.openxmlformats.org/officeDocument/2006/relationships/hyperlink" Target="https://docs.google.com/spreadsheets/d/1D0dIQY1pu5rwxHs_HC-0bRXScWWE7A2O/edit?usp=drive_link&amp;ouid=104398155365933821384&amp;rtpof=true&amp;sd=true" TargetMode="External"/><Relationship Id="rId86" Type="http://schemas.openxmlformats.org/officeDocument/2006/relationships/hyperlink" Target="https://www.wildtrax.ca/home.html" TargetMode="External"/><Relationship Id="rId151" Type="http://schemas.openxmlformats.org/officeDocument/2006/relationships/hyperlink" Target="https://doi.org/10.1002/ecs2.4005" TargetMode="External"/><Relationship Id="rId389" Type="http://schemas.openxmlformats.org/officeDocument/2006/relationships/theme" Target="theme/theme1.xml"/><Relationship Id="rId193" Type="http://schemas.openxmlformats.org/officeDocument/2006/relationships/hyperlink" Target="https://doi.org/10.3897/BDJ.4.e10197" TargetMode="External"/><Relationship Id="rId207" Type="http://schemas.openxmlformats.org/officeDocument/2006/relationships/hyperlink" Target="https://saul.cpsc.ucalgary.ca/timelapse/pmwiki.php?n=Main.Download2./" TargetMode="External"/><Relationship Id="rId249" Type="http://schemas.openxmlformats.org/officeDocument/2006/relationships/hyperlink" Target="https://doi.org/10.1111/j.0021-8790.2004.00828.x" TargetMode="External"/><Relationship Id="rId13" Type="http://schemas.openxmlformats.org/officeDocument/2006/relationships/hyperlink" Target="https://wildcams.ca/" TargetMode="External"/><Relationship Id="rId109" Type="http://schemas.openxmlformats.org/officeDocument/2006/relationships/hyperlink" Target="https://github.com/microsoft/CameraTraps/blob/main/megadetector.md" TargetMode="External"/><Relationship Id="rId260" Type="http://schemas.openxmlformats.org/officeDocument/2006/relationships/hyperlink" Target="https://doi.org/10.1007/s10531-014-0712-8" TargetMode="External"/><Relationship Id="rId316" Type="http://schemas.openxmlformats.org/officeDocument/2006/relationships/hyperlink" Target="https://doi.org/10.7717/peerj.532" TargetMode="External"/><Relationship Id="rId55" Type="http://schemas.openxmlformats.org/officeDocument/2006/relationships/hyperlink" Target="https://wildcams.ca/library/camera-trapping-papers-directory/" TargetMode="External"/><Relationship Id="rId97" Type="http://schemas.openxmlformats.org/officeDocument/2006/relationships/hyperlink" Target="http://www.wildtrax.ca" TargetMode="External"/><Relationship Id="rId120" Type="http://schemas.openxmlformats.org/officeDocument/2006/relationships/hyperlink" Target="https://www.wildlabs.net/event/how-do-i-get-started-megadetector" TargetMode="External"/><Relationship Id="rId358" Type="http://schemas.openxmlformats.org/officeDocument/2006/relationships/hyperlink" Target="https://bookdown.org/c_w_beirne/wildCo-Data-Analysis/" TargetMode="External"/><Relationship Id="rId162" Type="http://schemas.openxmlformats.org/officeDocument/2006/relationships/hyperlink" Target="https://doi.org/10.1016/j.gecco.2018.e00411" TargetMode="External"/><Relationship Id="rId218" Type="http://schemas.openxmlformats.org/officeDocument/2006/relationships/hyperlink" Target="https://doi.org/10.1371/journal.pone.0229055" TargetMode="External"/><Relationship Id="rId271" Type="http://schemas.openxmlformats.org/officeDocument/2006/relationships/hyperlink" Target="https://doi.org/10.1111/1365-2664.13059" TargetMode="External"/><Relationship Id="rId24" Type="http://schemas.microsoft.com/office/2011/relationships/commentsExtended" Target="commentsExtended.xml"/><Relationship Id="rId66" Type="http://schemas.openxmlformats.org/officeDocument/2006/relationships/hyperlink" Target="https://open.alberta.ca/publications/w10" TargetMode="External"/><Relationship Id="rId131" Type="http://schemas.openxmlformats.org/officeDocument/2006/relationships/hyperlink" Target="https://www.wildlifeinsights.org/" TargetMode="External"/><Relationship Id="rId327" Type="http://schemas.openxmlformats.org/officeDocument/2006/relationships/hyperlink" Target="https://doi.org/10.1163/157075610X523251" TargetMode="External"/><Relationship Id="rId369" Type="http://schemas.openxmlformats.org/officeDocument/2006/relationships/header" Target="header8.xml"/><Relationship Id="rId173" Type="http://schemas.openxmlformats.org/officeDocument/2006/relationships/hyperlink" Target="https://doi.org/10.1007/s10531-017-1448-z" TargetMode="External"/><Relationship Id="rId229" Type="http://schemas.openxmlformats.org/officeDocument/2006/relationships/hyperlink" Target="https://doi.org/10.1186/s40462-021-00277-3" TargetMode="External"/><Relationship Id="rId380" Type="http://schemas.openxmlformats.org/officeDocument/2006/relationships/footer" Target="footer8.xml"/><Relationship Id="rId240" Type="http://schemas.openxmlformats.org/officeDocument/2006/relationships/hyperlink" Target="https://doi.org/10.1007/s10344-018-1233-7" TargetMode="External"/><Relationship Id="rId35" Type="http://schemas.openxmlformats.org/officeDocument/2006/relationships/hyperlink" Target="https://ab-rcsc.github.io/RCSC-WildCAM_Remote-Camera-Survey-Guidelines-and-Metadata-Standards/2_metadata-standards/2_0.1_Citation-and-Info.html" TargetMode="External"/><Relationship Id="rId77" Type="http://schemas.openxmlformats.org/officeDocument/2006/relationships/hyperlink" Target="https://ualbertaca-my.sharepoint.com/personal/cjsteven_ualberta_ca/Documents/RCSC_RC-Survey-Guidelines_AB-Metadata-Standards/WildTrax" TargetMode="External"/><Relationship Id="rId100" Type="http://schemas.openxmlformats.org/officeDocument/2006/relationships/hyperlink" Target="https://www2.gov.bc.ca/assets/gov/environment/natural-resource-stewardship/nr-laws-policy/risc/wcmp_v1.pdf" TargetMode="External"/><Relationship Id="rId282" Type="http://schemas.openxmlformats.org/officeDocument/2006/relationships/hyperlink" Target="https://www.jstor.org/stable/41417102" TargetMode="External"/><Relationship Id="rId338" Type="http://schemas.openxmlformats.org/officeDocument/2006/relationships/hyperlink" Target="https://doi.org/10.1111/2041-210x.13120" TargetMode="External"/><Relationship Id="rId8" Type="http://schemas.openxmlformats.org/officeDocument/2006/relationships/settings" Target="settings.xml"/><Relationship Id="rId142" Type="http://schemas.openxmlformats.org/officeDocument/2006/relationships/hyperlink" Target="https://abmi.ca/home/publications/551-600/599" TargetMode="External"/><Relationship Id="rId184" Type="http://schemas.openxmlformats.org/officeDocument/2006/relationships/hyperlink" Target="https://doi.org/10.1111/2041-210X.13239" TargetMode="External"/><Relationship Id="rId251" Type="http://schemas.openxmlformats.org/officeDocument/2006/relationships/hyperlink" Target="https://doi.org/10.1890/0012-9658(2002)083%5B2387:HSDPBI%5D2.0.CO;2" TargetMode="External"/><Relationship Id="rId46" Type="http://schemas.openxmlformats.org/officeDocument/2006/relationships/hyperlink" Target="https://www2.gov.bc.ca/assets/gov/environment/natural-resource-stewardship/nr-laws-policy/risc/wcmp_v1.pdf" TargetMode="External"/><Relationship Id="rId293" Type="http://schemas.openxmlformats.org/officeDocument/2006/relationships/hyperlink" Target="https://onlinelibrary.wiley.com/doi/pdf/10.1002/ece3.4240" TargetMode="External"/><Relationship Id="rId307" Type="http://schemas.openxmlformats.org/officeDocument/2006/relationships/hyperlink" Target="https://www.jstor.org/stable/3695558" TargetMode="External"/><Relationship Id="rId349" Type="http://schemas.openxmlformats.org/officeDocument/2006/relationships/hyperlink" Target="http://dx.doi.org/10.13140/RG.2.2.23409.17767" TargetMode="External"/><Relationship Id="rId88" Type="http://schemas.openxmlformats.org/officeDocument/2006/relationships/hyperlink" Target="https://emammal.si.edu/"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1111/1365-2664.13602" TargetMode="External"/><Relationship Id="rId195" Type="http://schemas.openxmlformats.org/officeDocument/2006/relationships/hyperlink" Target="https://cwbm.ca/wp-content/uploads/2020/05/Found-Patterson.pdf" TargetMode="External"/><Relationship Id="rId209" Type="http://schemas.openxmlformats.org/officeDocument/2006/relationships/hyperlink" Target="https://saul.cpsc.ucalgary.ca/timelapse/pmwiki.php?n=Main.Download2./" TargetMode="External"/><Relationship Id="rId360" Type="http://schemas.openxmlformats.org/officeDocument/2006/relationships/hyperlink" Target="https://doi.org/10.1177/0049124198026003004" TargetMode="External"/><Relationship Id="rId220" Type="http://schemas.openxmlformats.org/officeDocument/2006/relationships/hyperlink" Target="https://doi.org/10.1016/j.tree.2013.10.012" TargetMode="External"/><Relationship Id="rId15" Type="http://schemas.openxmlformats.org/officeDocument/2006/relationships/hyperlink" Target="http://www.wildtrax.ca/" TargetMode="External"/><Relationship Id="rId57" Type="http://schemas.openxmlformats.org/officeDocument/2006/relationships/image" Target="media/image3.png"/><Relationship Id="rId262" Type="http://schemas.openxmlformats.org/officeDocument/2006/relationships/hyperlink" Target="https://doi.org/10.1371/journal.pone.0216447" TargetMode="External"/><Relationship Id="rId318" Type="http://schemas.openxmlformats.org/officeDocument/2006/relationships/hyperlink" Target="https://doi.org/10.1139/z03-204" TargetMode="External"/><Relationship Id="rId99" Type="http://schemas.openxmlformats.org/officeDocument/2006/relationships/hyperlink" Target="https://ab-rcsc.github.io/RCSC-WildCAM_Remote-Camera-Survey-Guidelines-and-Metadata-Standards/2_metadata-standards/2_0.1_Citation-and-Info.html" TargetMode="External"/><Relationship Id="rId122" Type="http://schemas.openxmlformats.org/officeDocument/2006/relationships/hyperlink" Target="https://www.wildtrax.ca/home" TargetMode="External"/><Relationship Id="rId164" Type="http://schemas.openxmlformats.org/officeDocument/2006/relationships/hyperlink" Target="https://doi.org/10.1002/ecs2.3299" TargetMode="External"/><Relationship Id="rId371" Type="http://schemas.openxmlformats.org/officeDocument/2006/relationships/header" Target="header10.xml"/><Relationship Id="rId26" Type="http://schemas.microsoft.com/office/2018/08/relationships/commentsExtensible" Target="commentsExtensible.xml"/><Relationship Id="rId231" Type="http://schemas.openxmlformats.org/officeDocument/2006/relationships/hyperlink" Target="https://arxiv.org/pdf/1009.5718" TargetMode="External"/><Relationship Id="rId273" Type="http://schemas.openxmlformats.org/officeDocument/2006/relationships/hyperlink" Target="https://doi.org/10.1071/WR08083" TargetMode="External"/><Relationship Id="rId329" Type="http://schemas.openxmlformats.org/officeDocument/2006/relationships/hyperlink" Target="https://doi.org/10.1002/ecy.2054" TargetMode="External"/><Relationship Id="rId68" Type="http://schemas.openxmlformats.org/officeDocument/2006/relationships/hyperlink" Target="https://www.alberta.ca/wildlife-research-and-collection.aspx" TargetMode="External"/><Relationship Id="rId133" Type="http://schemas.openxmlformats.org/officeDocument/2006/relationships/hyperlink" Target="https://github.com/WildCoLab/WildCo_Image_Renamer" TargetMode="External"/><Relationship Id="rId175" Type="http://schemas.openxmlformats.org/officeDocument/2006/relationships/hyperlink" Target="https://zslpublications.onlinelibrary.wiley.com/doi/epdf/10.1111/jzo.12838" TargetMode="External"/><Relationship Id="rId340" Type="http://schemas.openxmlformats.org/officeDocument/2006/relationships/hyperlink" Target="https://doi.org/10.3957/056.039.0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5.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Props1.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customXml/itemProps3.xml><?xml version="1.0" encoding="utf-8"?>
<ds:datastoreItem xmlns:ds="http://schemas.openxmlformats.org/officeDocument/2006/customXml" ds:itemID="{9420817E-856E-4F83-8344-8AB75F21A951}">
  <ds:schemaRefs>
    <ds:schemaRef ds:uri="http://schemas.microsoft.com/sharepoint/v3/contenttype/forms"/>
  </ds:schemaRefs>
</ds:datastoreItem>
</file>

<file path=customXml/itemProps4.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04</Pages>
  <Words>205118</Words>
  <Characters>1169179</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554</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ie Stevenson</cp:lastModifiedBy>
  <cp:revision>9</cp:revision>
  <cp:lastPrinted>2024-03-26T20:40:00Z</cp:lastPrinted>
  <dcterms:created xsi:type="dcterms:W3CDTF">2024-07-03T14:20:00Z</dcterms:created>
  <dcterms:modified xsi:type="dcterms:W3CDTF">2024-07-03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